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E94213" w14:textId="3925800C" w:rsidR="00AB33B7" w:rsidRPr="00291BB5" w:rsidRDefault="00291BB5" w:rsidP="00291BB5">
      <w:pPr>
        <w:spacing w:after="160" w:line="259" w:lineRule="auto"/>
      </w:pPr>
      <w:r w:rsidRPr="00291BB5">
        <w:rPr>
          <w:rFonts w:ascii="Times New Roman" w:eastAsiaTheme="majorEastAsia" w:hAnsi="Times New Roman" w:cs="Times New Roman"/>
          <w:sz w:val="32"/>
          <w:szCs w:val="32"/>
        </w:rPr>
        <w:fldChar w:fldCharType="begin"/>
      </w:r>
      <w:r w:rsidRPr="00291BB5">
        <w:rPr>
          <w:rFonts w:ascii="Times New Roman" w:eastAsiaTheme="majorEastAsia" w:hAnsi="Times New Roman" w:cs="Times New Roman"/>
          <w:sz w:val="32"/>
          <w:szCs w:val="32"/>
        </w:rPr>
        <w:instrText xml:space="preserve"> REF NumberRef5248684287 \h </w:instrText>
      </w:r>
      <w:r w:rsidRPr="00291BB5">
        <w:rPr>
          <w:rFonts w:ascii="Times New Roman" w:eastAsiaTheme="majorEastAsia" w:hAnsi="Times New Roman" w:cs="Times New Roman"/>
          <w:sz w:val="32"/>
          <w:szCs w:val="32"/>
        </w:rPr>
      </w:r>
      <w:r w:rsidRPr="00291BB5">
        <w:rPr>
          <w:rFonts w:ascii="Times New Roman" w:eastAsiaTheme="majorEastAsia" w:hAnsi="Times New Roman" w:cs="Times New Roman"/>
          <w:sz w:val="32"/>
          <w:szCs w:val="32"/>
        </w:rPr>
        <w:fldChar w:fldCharType="end"/>
      </w:r>
    </w:p>
    <w:p w14:paraId="64298486" w14:textId="4F4E8FA3" w:rsidR="0022593E" w:rsidRPr="00A721FD" w:rsidRDefault="0022593E" w:rsidP="0022593E">
      <w:pPr>
        <w:pStyle w:val="Heading1"/>
        <w:spacing w:before="0" w:line="480" w:lineRule="auto"/>
        <w:ind w:left="720" w:hanging="720"/>
        <w:jc w:val="center"/>
        <w:rPr>
          <w:rFonts w:ascii="Times New Roman" w:hAnsi="Times New Roman" w:cs="Times New Roman"/>
          <w:color w:val="auto"/>
        </w:rPr>
      </w:pPr>
      <w:r w:rsidRPr="00A721FD">
        <w:rPr>
          <w:rFonts w:ascii="Times New Roman" w:hAnsi="Times New Roman" w:cs="Times New Roman"/>
          <w:color w:val="auto"/>
        </w:rPr>
        <w:t xml:space="preserve">Chapter </w:t>
      </w:r>
      <w:r>
        <w:rPr>
          <w:rFonts w:ascii="Times New Roman" w:hAnsi="Times New Roman" w:cs="Times New Roman"/>
          <w:color w:val="auto"/>
        </w:rPr>
        <w:t>1</w:t>
      </w:r>
    </w:p>
    <w:p w14:paraId="27CDF3E7" w14:textId="3EF17AFB" w:rsidR="0022593E" w:rsidRPr="00A721FD" w:rsidRDefault="0022593E" w:rsidP="0022593E">
      <w:pPr>
        <w:spacing w:line="480" w:lineRule="auto"/>
        <w:jc w:val="center"/>
        <w:rPr>
          <w:rStyle w:val="Heading2Char"/>
          <w:rFonts w:ascii="Times New Roman" w:hAnsi="Times New Roman" w:cs="Times New Roman"/>
          <w:b/>
          <w:color w:val="auto"/>
        </w:rPr>
      </w:pPr>
      <w:r>
        <w:rPr>
          <w:rStyle w:val="Heading2Char"/>
          <w:rFonts w:ascii="Times New Roman" w:hAnsi="Times New Roman" w:cs="Times New Roman"/>
          <w:b/>
          <w:color w:val="auto"/>
        </w:rPr>
        <w:t>CHAPTER 1 TITLE</w:t>
      </w:r>
    </w:p>
    <w:p w14:paraId="2312BBF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20C28EF0" w14:textId="61CA2991" w:rsidR="0022593E" w:rsidRPr="00A721FD" w:rsidRDefault="0022593E" w:rsidP="0022593E">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62F23F3D" w14:textId="37055DC5" w:rsidR="0022593E" w:rsidRPr="00A721FD" w:rsidRDefault="0022593E" w:rsidP="0022593E">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ttribution for quote</w:t>
      </w:r>
    </w:p>
    <w:p w14:paraId="0270EDE4" w14:textId="77777777" w:rsidR="0022593E" w:rsidRPr="00A721FD" w:rsidRDefault="0022593E" w:rsidP="0022593E">
      <w:pPr>
        <w:spacing w:before="240" w:line="480" w:lineRule="auto"/>
        <w:ind w:firstLine="720"/>
        <w:jc w:val="both"/>
        <w:rPr>
          <w:rFonts w:ascii="Times New Roman" w:hAnsi="Times New Roman" w:cs="Times New Roman"/>
          <w:szCs w:val="24"/>
        </w:rPr>
      </w:pPr>
    </w:p>
    <w:p w14:paraId="2916EA6F" w14:textId="0DFB5F77" w:rsidR="00933193" w:rsidRDefault="00672011" w:rsidP="0022593E">
      <w:pPr>
        <w:spacing w:after="160" w:line="259" w:lineRule="auto"/>
        <w:sectPr w:rsidR="00933193" w:rsidSect="00933193">
          <w:footerReference w:type="default" r:id="rId8"/>
          <w:pgSz w:w="12240" w:h="15840" w:code="1"/>
          <w:pgMar w:top="2880" w:right="1440" w:bottom="1440" w:left="2160" w:header="720" w:footer="720" w:gutter="0"/>
          <w:cols w:space="720"/>
          <w:docGrid w:linePitch="360"/>
        </w:sectPr>
      </w:pPr>
      <w:r>
        <w:rPr>
          <w:rFonts w:ascii="Times New Roman" w:hAnsi="Times New Roman" w:cs="Times New Roman"/>
          <w:szCs w:val="24"/>
        </w:rPr>
        <w:t>Paragraph t</w:t>
      </w:r>
      <w:r w:rsidR="0022593E">
        <w:rPr>
          <w:rFonts w:ascii="Times New Roman" w:hAnsi="Times New Roman" w:cs="Times New Roman"/>
          <w:szCs w:val="24"/>
        </w:rPr>
        <w:t>ext</w:t>
      </w:r>
      <w:r>
        <w:rPr>
          <w:rFonts w:ascii="Times New Roman" w:hAnsi="Times New Roman" w:cs="Times New Roman"/>
          <w:szCs w:val="24"/>
        </w:rPr>
        <w:t>.</w:t>
      </w:r>
    </w:p>
    <w:p w14:paraId="3AF7015C" w14:textId="521F7655" w:rsidR="0022593E" w:rsidRPr="00A721FD" w:rsidRDefault="00933193" w:rsidP="0022593E">
      <w:pPr>
        <w:pStyle w:val="Heading1"/>
        <w:spacing w:before="0" w:line="480" w:lineRule="auto"/>
        <w:ind w:left="720" w:hanging="720"/>
        <w:jc w:val="center"/>
        <w:rPr>
          <w:rFonts w:ascii="Times New Roman" w:hAnsi="Times New Roman" w:cs="Times New Roman"/>
          <w:color w:val="auto"/>
        </w:rPr>
      </w:pPr>
      <w:r>
        <w:lastRenderedPageBreak/>
        <w:br w:type="page"/>
      </w:r>
      <w:r w:rsidR="0022593E" w:rsidRPr="00A721FD">
        <w:rPr>
          <w:rFonts w:ascii="Times New Roman" w:hAnsi="Times New Roman" w:cs="Times New Roman"/>
          <w:color w:val="auto"/>
        </w:rPr>
        <w:lastRenderedPageBreak/>
        <w:t xml:space="preserve">Chapter </w:t>
      </w:r>
      <w:r w:rsidR="0022593E">
        <w:rPr>
          <w:rFonts w:ascii="Times New Roman" w:hAnsi="Times New Roman" w:cs="Times New Roman"/>
          <w:color w:val="auto"/>
        </w:rPr>
        <w:t>2</w:t>
      </w:r>
    </w:p>
    <w:p w14:paraId="30FC0834" w14:textId="79AE0DF6" w:rsidR="0022593E" w:rsidRPr="00A721FD" w:rsidRDefault="0022593E" w:rsidP="0022593E">
      <w:pPr>
        <w:spacing w:line="480" w:lineRule="auto"/>
        <w:jc w:val="center"/>
        <w:rPr>
          <w:rStyle w:val="Heading2Char"/>
          <w:rFonts w:ascii="Times New Roman" w:hAnsi="Times New Roman" w:cs="Times New Roman"/>
          <w:b/>
          <w:color w:val="auto"/>
        </w:rPr>
      </w:pPr>
      <w:r>
        <w:rPr>
          <w:rStyle w:val="Heading2Char"/>
          <w:rFonts w:ascii="Times New Roman" w:hAnsi="Times New Roman" w:cs="Times New Roman"/>
          <w:b/>
          <w:color w:val="auto"/>
        </w:rPr>
        <w:t>CHAPTER 2 TITLE</w:t>
      </w:r>
    </w:p>
    <w:p w14:paraId="4FD38E4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020710E5" w14:textId="77777777" w:rsidR="0022593E" w:rsidRPr="00A721FD" w:rsidRDefault="0022593E" w:rsidP="0022593E">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641FCA66" w14:textId="77777777" w:rsidR="0022593E" w:rsidRPr="00A721FD" w:rsidRDefault="0022593E" w:rsidP="0022593E">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ttribution for quote</w:t>
      </w:r>
    </w:p>
    <w:p w14:paraId="32A4A784" w14:textId="77777777" w:rsidR="0022593E" w:rsidRPr="00A721FD" w:rsidRDefault="0022593E" w:rsidP="0022593E">
      <w:pPr>
        <w:spacing w:before="240" w:line="480" w:lineRule="auto"/>
        <w:ind w:firstLine="720"/>
        <w:jc w:val="both"/>
        <w:rPr>
          <w:rFonts w:ascii="Times New Roman" w:hAnsi="Times New Roman" w:cs="Times New Roman"/>
          <w:szCs w:val="24"/>
        </w:rPr>
      </w:pPr>
    </w:p>
    <w:p w14:paraId="71BB321D" w14:textId="5878DFC1" w:rsidR="0022593E" w:rsidRDefault="00672011" w:rsidP="0022593E">
      <w:pPr>
        <w:spacing w:after="160" w:line="259" w:lineRule="auto"/>
        <w:rPr>
          <w:rFonts w:ascii="Times New Roman" w:hAnsi="Times New Roman" w:cs="Times New Roman"/>
          <w:szCs w:val="24"/>
        </w:rPr>
      </w:pPr>
      <w:r>
        <w:rPr>
          <w:rFonts w:ascii="Times New Roman" w:hAnsi="Times New Roman" w:cs="Times New Roman"/>
          <w:szCs w:val="24"/>
        </w:rPr>
        <w:t>Paragraph t</w:t>
      </w:r>
      <w:r w:rsidR="0022593E">
        <w:rPr>
          <w:rFonts w:ascii="Times New Roman" w:hAnsi="Times New Roman" w:cs="Times New Roman"/>
          <w:szCs w:val="24"/>
        </w:rPr>
        <w:t>ext</w:t>
      </w:r>
      <w:r>
        <w:rPr>
          <w:rFonts w:ascii="Times New Roman" w:hAnsi="Times New Roman" w:cs="Times New Roman"/>
          <w:szCs w:val="24"/>
        </w:rPr>
        <w:t>.</w:t>
      </w:r>
    </w:p>
    <w:p w14:paraId="4351B051" w14:textId="2FE5ED0B" w:rsidR="00407622" w:rsidRDefault="00407622" w:rsidP="0022593E">
      <w:pPr>
        <w:spacing w:after="160" w:line="259" w:lineRule="auto"/>
        <w:rPr>
          <w:rFonts w:ascii="Times New Roman" w:hAnsi="Times New Roman" w:cs="Times New Roman"/>
          <w:szCs w:val="24"/>
        </w:rPr>
      </w:pPr>
    </w:p>
    <w:p w14:paraId="1C2F0D53" w14:textId="2D24336D" w:rsidR="00407622" w:rsidRPr="00407622" w:rsidRDefault="00407622" w:rsidP="0022593E">
      <w:pPr>
        <w:spacing w:after="160" w:line="259" w:lineRule="auto"/>
        <w:rPr>
          <w:rFonts w:ascii="Times New Roman" w:hAnsi="Times New Roman" w:cs="Times New Roman"/>
          <w:szCs w:val="24"/>
        </w:rPr>
        <w:sectPr w:rsidR="00407622" w:rsidRPr="00407622" w:rsidSect="002D6DAC">
          <w:pgSz w:w="12240" w:h="15840" w:code="1"/>
          <w:pgMar w:top="2880" w:right="1440" w:bottom="1440" w:left="2160" w:header="360" w:footer="1080" w:gutter="0"/>
          <w:cols w:space="720"/>
          <w:docGrid w:linePitch="360"/>
        </w:sectPr>
      </w:pPr>
    </w:p>
    <w:p w14:paraId="676F2AE6" w14:textId="41EE7B00" w:rsidR="00933193" w:rsidRDefault="00933193">
      <w:pPr>
        <w:spacing w:after="160" w:line="259" w:lineRule="auto"/>
      </w:pPr>
    </w:p>
    <w:p w14:paraId="0A15A589" w14:textId="77777777" w:rsidR="00933193" w:rsidRDefault="00933193">
      <w:pPr>
        <w:spacing w:after="160" w:line="259" w:lineRule="auto"/>
        <w:rPr>
          <w:rFonts w:asciiTheme="majorHAnsi" w:eastAsiaTheme="majorEastAsia" w:hAnsiTheme="majorHAnsi" w:cstheme="majorBidi"/>
          <w:sz w:val="32"/>
          <w:szCs w:val="32"/>
        </w:rPr>
      </w:pPr>
    </w:p>
    <w:p w14:paraId="2285E8F9" w14:textId="7E3B2B0D" w:rsidR="0047044B" w:rsidRPr="00A721FD" w:rsidRDefault="00F140DF" w:rsidP="00A55F77">
      <w:pPr>
        <w:pStyle w:val="Heading1"/>
        <w:spacing w:before="0" w:line="480" w:lineRule="auto"/>
        <w:ind w:left="720" w:hanging="720"/>
        <w:jc w:val="center"/>
        <w:rPr>
          <w:rFonts w:ascii="Times New Roman" w:hAnsi="Times New Roman" w:cs="Times New Roman"/>
          <w:color w:val="auto"/>
        </w:rPr>
      </w:pPr>
      <w:r w:rsidRPr="00A721FD">
        <w:rPr>
          <w:rFonts w:ascii="Times New Roman" w:hAnsi="Times New Roman" w:cs="Times New Roman"/>
          <w:color w:val="auto"/>
        </w:rPr>
        <w:t>Chapter 3</w:t>
      </w:r>
    </w:p>
    <w:p w14:paraId="6B27CAAB" w14:textId="19233C3A" w:rsidR="00F140DF" w:rsidRPr="00A721FD" w:rsidRDefault="002D2597" w:rsidP="00A55F77">
      <w:pPr>
        <w:spacing w:line="480" w:lineRule="auto"/>
        <w:jc w:val="center"/>
        <w:rPr>
          <w:rStyle w:val="Heading2Char"/>
          <w:rFonts w:ascii="Times New Roman" w:hAnsi="Times New Roman" w:cs="Times New Roman"/>
          <w:b/>
          <w:color w:val="auto"/>
        </w:rPr>
      </w:pPr>
      <w:r w:rsidRPr="00A721FD">
        <w:rPr>
          <w:rFonts w:ascii="Times New Roman" w:hAnsi="Times New Roman" w:cs="Times New Roman"/>
        </w:rPr>
        <w:fldChar w:fldCharType="begin"/>
      </w:r>
      <w:r w:rsidRPr="00A721FD">
        <w:rPr>
          <w:rFonts w:ascii="Times New Roman" w:hAnsi="Times New Roman" w:cs="Times New Roman"/>
        </w:rPr>
        <w:instrText xml:space="preserve"> MACROBUTTON MTEditEquationSection2 </w:instrText>
      </w:r>
      <w:r w:rsidRPr="00A721FD">
        <w:rPr>
          <w:rStyle w:val="MTEquationSection"/>
          <w:rFonts w:ascii="Times New Roman" w:hAnsi="Times New Roman" w:cs="Times New Roman"/>
        </w:rPr>
        <w:instrText>Equation Chapter 3 Section 1</w:instrText>
      </w:r>
      <w:r w:rsidRPr="00A721FD">
        <w:rPr>
          <w:rFonts w:ascii="Times New Roman" w:hAnsi="Times New Roman" w:cs="Times New Roman"/>
        </w:rPr>
        <w:fldChar w:fldCharType="begin"/>
      </w:r>
      <w:r w:rsidRPr="00A721FD">
        <w:rPr>
          <w:rFonts w:ascii="Times New Roman" w:hAnsi="Times New Roman" w:cs="Times New Roman"/>
        </w:rPr>
        <w:instrText xml:space="preserve"> SEQ MTEqn \r \h \* MERGEFORMAT </w:instrText>
      </w:r>
      <w:r w:rsidRPr="00A721FD">
        <w:rPr>
          <w:rFonts w:ascii="Times New Roman" w:hAnsi="Times New Roman" w:cs="Times New Roman"/>
        </w:rPr>
        <w:fldChar w:fldCharType="end"/>
      </w:r>
      <w:r w:rsidRPr="00A721FD">
        <w:rPr>
          <w:rFonts w:ascii="Times New Roman" w:hAnsi="Times New Roman" w:cs="Times New Roman"/>
        </w:rPr>
        <w:fldChar w:fldCharType="begin"/>
      </w:r>
      <w:r w:rsidRPr="00A721FD">
        <w:rPr>
          <w:rFonts w:ascii="Times New Roman" w:hAnsi="Times New Roman" w:cs="Times New Roman"/>
        </w:rPr>
        <w:instrText xml:space="preserve"> SEQ MTSec \r 1 \h \* MERGEFORMAT </w:instrText>
      </w:r>
      <w:r w:rsidRPr="00A721FD">
        <w:rPr>
          <w:rFonts w:ascii="Times New Roman" w:hAnsi="Times New Roman" w:cs="Times New Roman"/>
        </w:rPr>
        <w:fldChar w:fldCharType="end"/>
      </w:r>
      <w:r w:rsidRPr="00A721FD">
        <w:rPr>
          <w:rFonts w:ascii="Times New Roman" w:hAnsi="Times New Roman" w:cs="Times New Roman"/>
        </w:rPr>
        <w:fldChar w:fldCharType="begin"/>
      </w:r>
      <w:r w:rsidRPr="00A721FD">
        <w:rPr>
          <w:rFonts w:ascii="Times New Roman" w:hAnsi="Times New Roman" w:cs="Times New Roman"/>
        </w:rPr>
        <w:instrText xml:space="preserve"> SEQ MTChap \r 3 \h \* MERGEFORMAT </w:instrText>
      </w:r>
      <w:r w:rsidRPr="00A721FD">
        <w:rPr>
          <w:rFonts w:ascii="Times New Roman" w:hAnsi="Times New Roman" w:cs="Times New Roman"/>
        </w:rPr>
        <w:fldChar w:fldCharType="end"/>
      </w:r>
      <w:r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MACROBUTTON RemoveChapterIncreaseMark \* MERGEFORMAT </w:instrText>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nChapter \n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uation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Theorem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vanish/>
        </w:rPr>
        <w:sym w:font="Wingdings" w:char="F0F6"/>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MACROBUTTON RemoveChapterIncreaseMark \* MERGEFORMAT </w:instrText>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nChapter \n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uation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Theorem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vanish/>
        </w:rPr>
        <w:sym w:font="Wingdings" w:char="F0F6"/>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MACROBUTTON RemoveChapterIncreaseMark \* MERGEFORMAT </w:instrText>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nChapter \n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uation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Theorem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vanish/>
        </w:rPr>
        <w:sym w:font="Wingdings" w:char="F0F6"/>
      </w:r>
      <w:r w:rsidR="007D66DE" w:rsidRPr="00A721FD">
        <w:rPr>
          <w:rFonts w:ascii="Times New Roman" w:hAnsi="Times New Roman" w:cs="Times New Roman"/>
        </w:rPr>
        <w:fldChar w:fldCharType="end"/>
      </w:r>
      <w:r w:rsidR="0047044B" w:rsidRPr="00A721FD">
        <w:rPr>
          <w:rStyle w:val="Heading2Char"/>
          <w:rFonts w:ascii="Times New Roman" w:hAnsi="Times New Roman" w:cs="Times New Roman"/>
          <w:b/>
          <w:color w:val="auto"/>
        </w:rPr>
        <w:t>MODEL OF SCHEIMPFLUG IMAGING</w:t>
      </w:r>
      <w:r w:rsidR="003B7C83">
        <w:rPr>
          <w:rStyle w:val="Heading2Char"/>
          <w:rFonts w:ascii="Times New Roman" w:hAnsi="Times New Roman" w:cs="Times New Roman"/>
          <w:b/>
          <w:color w:val="auto"/>
        </w:rPr>
        <w:t xml:space="preserve"> – I: </w:t>
      </w:r>
      <w:r w:rsidR="00FD0929">
        <w:rPr>
          <w:rStyle w:val="Heading2Char"/>
          <w:rFonts w:ascii="Times New Roman" w:hAnsi="Times New Roman" w:cs="Times New Roman"/>
          <w:b/>
          <w:color w:val="auto"/>
        </w:rPr>
        <w:t>PROPERTIES OF IMAGE</w:t>
      </w:r>
    </w:p>
    <w:p w14:paraId="18FDF8DD" w14:textId="6241021C" w:rsidR="00A55F77" w:rsidRPr="00A721FD" w:rsidRDefault="00A55F77" w:rsidP="00A55F77">
      <w:pPr>
        <w:spacing w:line="480" w:lineRule="auto"/>
        <w:jc w:val="center"/>
        <w:rPr>
          <w:rStyle w:val="Heading2Char"/>
          <w:rFonts w:ascii="Times New Roman" w:hAnsi="Times New Roman" w:cs="Times New Roman"/>
          <w:b/>
          <w:color w:val="auto"/>
        </w:rPr>
      </w:pPr>
    </w:p>
    <w:p w14:paraId="12E1F0CE" w14:textId="143F0084" w:rsidR="00A55F77" w:rsidRPr="00A721FD" w:rsidRDefault="00A55F77" w:rsidP="00A55F77">
      <w:pPr>
        <w:spacing w:before="240" w:line="240" w:lineRule="auto"/>
        <w:ind w:firstLine="720"/>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5003902F" w14:textId="3F50BE22" w:rsidR="00A55F77" w:rsidRPr="00A721FD" w:rsidRDefault="00A55F77" w:rsidP="00A55F77">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sidR="00A721FD">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77777777" w:rsidR="00A55F77" w:rsidRPr="00A721FD" w:rsidRDefault="00A55F77" w:rsidP="00A55F77">
      <w:pPr>
        <w:spacing w:before="240" w:line="480" w:lineRule="auto"/>
        <w:ind w:firstLine="720"/>
        <w:jc w:val="both"/>
        <w:rPr>
          <w:rFonts w:ascii="Times New Roman" w:hAnsi="Times New Roman" w:cs="Times New Roman"/>
          <w:szCs w:val="24"/>
        </w:rPr>
      </w:pPr>
    </w:p>
    <w:p w14:paraId="103B11E5" w14:textId="25F5AF13" w:rsidR="00075F93" w:rsidRPr="00A721FD" w:rsidRDefault="00E214C0" w:rsidP="00407622">
      <w:pPr>
        <w:spacing w:before="240" w:line="480" w:lineRule="auto"/>
        <w:jc w:val="both"/>
        <w:rPr>
          <w:rFonts w:ascii="Times New Roman" w:hAnsi="Times New Roman" w:cs="Times New Roman"/>
        </w:r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ding the imaging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that are inaccurate</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EB636D" w:rsidRPr="00A721FD">
        <w:rPr>
          <w:rFonts w:ascii="Times New Roman" w:hAnsi="Times New Roman" w:cs="Times New Roman"/>
          <w:szCs w:val="24"/>
        </w:rPr>
        <w:t>Further</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F87E2C" w:rsidRPr="00A721FD">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Chapter 3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Zemax</w:t>
      </w:r>
      <w:r w:rsidR="0036016F">
        <w:rPr>
          <w:rFonts w:ascii="Times New Roman" w:hAnsi="Times New Roman" w:cs="Times New Roman"/>
        </w:rPr>
        <w:t xml:space="preserve">, and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and lens </w:t>
      </w:r>
      <w:r w:rsidR="001B6FD3">
        <w:rPr>
          <w:rFonts w:ascii="Times New Roman" w:hAnsi="Times New Roman" w:cs="Times New Roman"/>
        </w:rPr>
        <w:t>on the geometric properties of the image</w:t>
      </w:r>
      <w:r w:rsidR="0036016F">
        <w:rPr>
          <w:rFonts w:ascii="Times New Roman" w:hAnsi="Times New Roman" w:cs="Times New Roman"/>
        </w:rPr>
        <w:t xml:space="preserve"> using our model.</w:t>
      </w:r>
      <w:r w:rsidR="001B6FD3">
        <w:rPr>
          <w:rFonts w:ascii="Times New Roman" w:hAnsi="Times New Roman" w:cs="Times New Roman"/>
        </w:rPr>
        <w:t xml:space="preserve"> </w:t>
      </w:r>
      <w:r w:rsidR="00BD02EA">
        <w:rPr>
          <w:rFonts w:ascii="Times New Roman" w:hAnsi="Times New Roman" w:cs="Times New Roman"/>
        </w:rPr>
        <w:t xml:space="preserve"> </w:t>
      </w:r>
      <w:r w:rsidR="001B6FD3">
        <w:rPr>
          <w:rFonts w:ascii="Times New Roman" w:hAnsi="Times New Roman" w:cs="Times New Roman"/>
        </w:rPr>
        <w:t>In Chapter 4</w:t>
      </w:r>
      <w:r w:rsidR="0036016F">
        <w:rPr>
          <w:rFonts w:ascii="Times New Roman" w:hAnsi="Times New Roman" w:cs="Times New Roman"/>
        </w:rPr>
        <w:t xml:space="preserve"> </w:t>
      </w:r>
      <w:r w:rsidR="001B6FD3">
        <w:rPr>
          <w:rFonts w:ascii="Times New Roman" w:hAnsi="Times New Roman" w:cs="Times New Roman"/>
        </w:rPr>
        <w:t xml:space="preserve">we derive equations </w:t>
      </w:r>
      <w:r w:rsidR="00F10949">
        <w:rPr>
          <w:rFonts w:ascii="Times New Roman" w:hAnsi="Times New Roman" w:cs="Times New Roman"/>
        </w:rPr>
        <w:t>that</w:t>
      </w:r>
      <w:r w:rsidR="001B6FD3">
        <w:rPr>
          <w:rFonts w:ascii="Times New Roman" w:hAnsi="Times New Roman" w:cs="Times New Roman"/>
        </w:rPr>
        <w:t xml:space="preserve"> </w:t>
      </w:r>
      <w:r w:rsidR="00F10949">
        <w:rPr>
          <w:rFonts w:ascii="Times New Roman" w:hAnsi="Times New Roman" w:cs="Times New Roman"/>
        </w:rPr>
        <w:lastRenderedPageBreak/>
        <w:t xml:space="preserve">relates </w:t>
      </w:r>
      <w:r w:rsidR="001B6FD3">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1B6FD3">
        <w:rPr>
          <w:rFonts w:ascii="Times New Roman" w:hAnsi="Times New Roman" w:cs="Times New Roman"/>
        </w:rPr>
        <w:t xml:space="preserve"> when the object plane is in focus.  </w:t>
      </w:r>
      <w:r w:rsidR="0023292A">
        <w:rPr>
          <w:rFonts w:ascii="Times New Roman" w:hAnsi="Times New Roman" w:cs="Times New Roman"/>
        </w:rPr>
        <w:t xml:space="preserve">  </w:t>
      </w:r>
    </w:p>
    <w:p w14:paraId="1994D9E2" w14:textId="7780252F" w:rsidR="00C42C6C" w:rsidRDefault="00037F2F" w:rsidP="00A721FD">
      <w:pPr>
        <w:spacing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2646B2DE" w:rsidR="00641B9B" w:rsidRDefault="00770837" w:rsidP="00641B9B">
      <w:pPr>
        <w:spacing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Plane of Sharp Focus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Pr>
          <w:rFonts w:ascii="Times New Roman" w:hAnsi="Times New Roman" w:cs="Times New Roman"/>
        </w:rPr>
        <w:t>Plane of Sharp Focus</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D81594">
          <w:rPr>
            <w:rStyle w:val="Hyperlink"/>
            <w:rFonts w:ascii="Times New Roman" w:hAnsi="Times New Roman" w:cs="Times New Roman"/>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of Scheimpflug imaging to improve the depth of field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5A77A70B" w14:textId="08E34623" w:rsidR="00641B9B" w:rsidRPr="001D1622" w:rsidRDefault="00641B9B" w:rsidP="00770837">
      <w:pPr>
        <w:spacing w:line="480" w:lineRule="auto"/>
        <w:ind w:firstLine="576"/>
        <w:jc w:val="both"/>
        <w:rPr>
          <w:rFonts w:ascii="Times New Roman" w:hAnsi="Times New Roman" w:cs="Times New Roman"/>
          <w:color w:val="000000" w:themeColor="text1"/>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sidR="00770837">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or the model described herein, we assume paraxial imaging, rotational </w:t>
      </w:r>
      <w:r w:rsidRPr="001D1622">
        <w:rPr>
          <w:rFonts w:ascii="Times New Roman" w:hAnsi="Times New Roman" w:cs="Times New Roman"/>
          <w:noProof/>
          <w:color w:val="000000" w:themeColor="text1"/>
        </w:rPr>
        <w:t>symmetry 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 in order to make the problem tractabl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Additionally, we assume the </w:t>
      </w:r>
      <w:r w:rsidRPr="001D1622">
        <w:rPr>
          <w:rFonts w:ascii="Times New Roman" w:hAnsi="Times New Roman" w:cs="Times New Roman"/>
          <w:color w:val="000000" w:themeColor="text1"/>
        </w:rPr>
        <w:lastRenderedPageBreak/>
        <w:t>refractive index of the lens elements and 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urther, we assume the lens is surrounded by air (of refractive index equal to </w:t>
      </w:r>
    </w:p>
    <w:tbl>
      <w:tblPr>
        <w:tblpPr w:leftFromText="180" w:rightFromText="180" w:vertAnchor="text" w:horzAnchor="margin" w:tblpY="1432"/>
        <w:tblOverlap w:val="never"/>
        <w:tblW w:w="0" w:type="auto"/>
        <w:tblLook w:val="04A0" w:firstRow="1" w:lastRow="0" w:firstColumn="1" w:lastColumn="0" w:noHBand="0" w:noVBand="1"/>
      </w:tblPr>
      <w:tblGrid>
        <w:gridCol w:w="8640"/>
      </w:tblGrid>
      <w:tr w:rsidR="00641B9B" w14:paraId="0F84EE87" w14:textId="77777777" w:rsidTr="00641B9B">
        <w:tc>
          <w:tcPr>
            <w:tcW w:w="8640" w:type="dxa"/>
          </w:tcPr>
          <w:p w14:paraId="3B503819" w14:textId="77777777" w:rsidR="00641B9B" w:rsidRDefault="00641B9B" w:rsidP="00641B9B">
            <w:pPr>
              <w:spacing w:after="0" w:line="240" w:lineRule="auto"/>
              <w:jc w:val="center"/>
              <w:rPr>
                <w:sz w:val="24"/>
                <w:szCs w:val="24"/>
              </w:rPr>
            </w:pPr>
            <w:bookmarkStart w:id="0" w:name="OLE_LINK1"/>
            <w:bookmarkStart w:id="1"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41B9B">
        <w:tc>
          <w:tcPr>
            <w:tcW w:w="8640" w:type="dxa"/>
          </w:tcPr>
          <w:p w14:paraId="79BF638B" w14:textId="77777777" w:rsidR="00641B9B" w:rsidRPr="00A721FD" w:rsidRDefault="00641B9B" w:rsidP="00641B9B">
            <w:pPr>
              <w:tabs>
                <w:tab w:val="left" w:pos="8149"/>
              </w:tabs>
              <w:spacing w:before="240" w:after="0" w:line="480" w:lineRule="auto"/>
              <w:ind w:left="360" w:right="288"/>
              <w:jc w:val="both"/>
              <w:rPr>
                <w:rFonts w:ascii="Times New Roman" w:hAnsi="Times New Roman" w:cs="Times New Roman"/>
              </w:rPr>
            </w:pPr>
            <w:bookmarkStart w:id="2"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2"/>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2305C8">
            <w:pPr>
              <w:tabs>
                <w:tab w:val="right" w:pos="9036"/>
              </w:tabs>
              <w:spacing w:after="360" w:line="120" w:lineRule="auto"/>
              <w:ind w:left="360" w:right="360"/>
              <w:jc w:val="both"/>
              <w:rPr>
                <w:u w:val="single"/>
              </w:rPr>
            </w:pPr>
            <w:r w:rsidRPr="006302C0">
              <w:rPr>
                <w:color w:val="7F7F7F" w:themeColor="text1" w:themeTint="80"/>
                <w:sz w:val="2"/>
                <w:u w:val="single"/>
              </w:rPr>
              <w:tab/>
            </w:r>
          </w:p>
        </w:tc>
      </w:tr>
    </w:tbl>
    <w:bookmarkEnd w:id="0"/>
    <w:bookmarkEnd w:id="1"/>
    <w:p w14:paraId="6C632F1D" w14:textId="63EB71BF" w:rsidR="00641B9B" w:rsidRPr="001D1622" w:rsidRDefault="00641B9B" w:rsidP="00641B9B">
      <w:pPr>
        <w:spacing w:line="480" w:lineRule="auto"/>
        <w:jc w:val="both"/>
        <w:rPr>
          <w:rFonts w:ascii="Times New Roman" w:hAnsi="Times New Roman" w:cs="Times New Roman"/>
        </w:rPr>
      </w:pP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p w14:paraId="341367C4" w14:textId="60CD3580" w:rsidR="00641B9B" w:rsidRDefault="0029245C" w:rsidP="0029245C">
      <w:pPr>
        <w:spacing w:line="480" w:lineRule="auto"/>
        <w:jc w:val="both"/>
        <w:rPr>
          <w:rFonts w:ascii="Times New Roman" w:hAnsi="Times New Roman" w:cs="Times New Roman"/>
          <w:color w:val="7B7B7B" w:themeColor="accent3" w:themeShade="BF"/>
        </w:rPr>
      </w:pPr>
      <w:r>
        <w:rPr>
          <w:rFonts w:ascii="Times New Roman" w:hAnsi="Times New Roman" w:cs="Times New Roman"/>
        </w:rPr>
        <w:tab/>
      </w: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xml:space="preserve">, and </w:t>
      </w:r>
      <w:r w:rsidR="00675A99" w:rsidRPr="00675A99">
        <w:rPr>
          <w:rFonts w:ascii="Times New Roman" w:hAnsi="Times New Roman" w:cs="Times New Roman"/>
          <w:noProof/>
        </w:rPr>
        <w:lastRenderedPageBreak/>
        <w:t>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77777777" w:rsidR="00043F15" w:rsidRPr="00F43946" w:rsidRDefault="00043F15" w:rsidP="00043F15">
      <w:pPr>
        <w:pStyle w:val="Heading3"/>
        <w:spacing w:line="480" w:lineRule="auto"/>
        <w:rPr>
          <w:rFonts w:ascii="Times New Roman" w:hAnsi="Times New Roman" w:cs="Times New Roman"/>
          <w:b/>
          <w:color w:val="000000" w:themeColor="text1"/>
        </w:rPr>
      </w:pPr>
      <w:r w:rsidRPr="00F43946">
        <w:rPr>
          <w:rFonts w:ascii="Times New Roman" w:hAnsi="Times New Roman" w:cs="Times New Roman"/>
          <w:b/>
          <w:color w:val="000000" w:themeColor="text1"/>
        </w:rPr>
        <w:t>3.1 Introduction</w:t>
      </w:r>
    </w:p>
    <w:p w14:paraId="57A02726" w14:textId="77777777" w:rsidR="00043F15" w:rsidRPr="00F43946" w:rsidRDefault="00043F15" w:rsidP="00043F15">
      <w:pPr>
        <w:spacing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043F15">
      <w:pPr>
        <w:spacing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487F87AC" w14:textId="760DD8BE" w:rsidR="00043F15" w:rsidRDefault="00043F15" w:rsidP="00043F15">
      <w:pPr>
        <w:spacing w:line="480" w:lineRule="auto"/>
        <w:jc w:val="both"/>
        <w:rPr>
          <w:rFonts w:ascii="Times New Roman" w:hAnsi="Times New Roman" w:cs="Times New Roman"/>
          <w:color w:val="7B7B7B" w:themeColor="accent3" w:themeShade="BF"/>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deviated through the lens.</w:t>
      </w:r>
      <w:r>
        <w:rPr>
          <w:rFonts w:ascii="Times New Roman" w:hAnsi="Times New Roman" w:cs="Times New Roman"/>
        </w:rPr>
        <w:t xml:space="preserve">  </w:t>
      </w:r>
      <w:r w:rsidRPr="00F43946">
        <w:rPr>
          <w:rFonts w:ascii="Times New Roman" w:hAnsi="Times New Roman" w:cs="Times New Roman"/>
        </w:rPr>
        <w:t xml:space="preserve">Planes passing through the axis of such lenses are the meridional </w:t>
      </w:r>
      <w:r w:rsidRPr="00F43946">
        <w:rPr>
          <w:rFonts w:ascii="Times New Roman" w:hAnsi="Times New Roman" w:cs="Times New Roman"/>
          <w:noProof/>
        </w:rPr>
        <w:t>plane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D81594">
          <w:rPr>
            <w:rStyle w:val="Hyperlink"/>
            <w:rFonts w:ascii="Times New Roman" w:hAnsi="Times New Roman" w:cs="Times New Roman"/>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2qfmdtt69l","properties":{"formattedCitation":"{\\rtf \\uc0\\u160{}[1,2]}","plainCitation":" [1,2]"},"citationItems":[{"id":973,"uris":["http://zotero.org/users/534258/items/T7VB4B7X"],"uri":["http://zotero.org/users/534258/items/T7VB4B7X"],"itemData":{"id":973,"type":"book","title":"The Art and Science of Optical Design","publisher":"Cambridge University Press","number-of-pages":"630","edition":"1st Edition","ISBN":"978-0-521-58868-3","language":"English","author":[{"family":"Shannon","given":"Robert R."}],"issued":{"date-parts":[["1997",6,13]]}}},{"id":1027,"uris":["http://zotero.org/users/534258/items/TUUXN6TK"],"uri":["http://zotero.org/users/534258/items/TUUXN6TK"],"itemData":{"id":1027,"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BC355F" w:rsidRPr="00BC355F">
        <w:rPr>
          <w:rFonts w:ascii="Times New Roman" w:hAnsi="Times New Roman" w:cs="Times New Roman"/>
          <w:szCs w:val="24"/>
        </w:rPr>
        <w:t> [1,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w:t>
      </w:r>
      <w:r w:rsidRPr="00F43946">
        <w:rPr>
          <w:rFonts w:ascii="Times New Roman" w:hAnsi="Times New Roman" w:cs="Times New Roman"/>
          <w:noProof/>
        </w:rPr>
        <w:lastRenderedPageBreak/>
        <w:t>at</w:t>
      </w:r>
      <w:r w:rsidR="00572910">
        <w:rPr>
          <w:rFonts w:ascii="Times New Roman" w:hAnsi="Times New Roman" w:cs="Times New Roman"/>
          <w:noProof/>
        </w:rPr>
        <w:t xml:space="preserve"> </w:t>
      </w:r>
      <w:r w:rsidR="00572910" w:rsidRPr="006118AE">
        <w:rPr>
          <w:rFonts w:ascii="Times New Roman" w:hAnsi="Times New Roman" w:cs="Times New Roman"/>
          <w:noProof/>
        </w:rPr>
        <w:t>an off-axis object point and pierces the centers of the aperture and pupils</w:t>
      </w:r>
      <w:r w:rsidR="00572910" w:rsidRPr="006118AE">
        <w:rPr>
          <w:rStyle w:val="FootnoteReference"/>
          <w:rFonts w:ascii="Times New Roman" w:hAnsi="Times New Roman" w:cs="Times New Roman"/>
          <w:noProof/>
        </w:rPr>
        <w:footnoteReference w:id="1"/>
      </w:r>
      <w:r w:rsidR="00572910" w:rsidRPr="006118AE">
        <w:rPr>
          <w:rFonts w:ascii="Times New Roman" w:hAnsi="Times New Roman" w:cs="Times New Roman"/>
          <w:noProof/>
        </w:rPr>
        <w:t xml:space="preserve"> (virtually).</w:t>
      </w:r>
      <w:r w:rsidR="00572910" w:rsidRPr="006118AE">
        <w:rPr>
          <w:rFonts w:ascii="Times New Roman" w:hAnsi="Times New Roman" w:cs="Times New Roman"/>
        </w:rPr>
        <w:t xml:space="preserve"> This pair of rays </w:t>
      </w:r>
      <w:r w:rsidR="00572910" w:rsidRPr="006118AE">
        <w:rPr>
          <w:rFonts w:ascii="Times New Roman" w:hAnsi="Times New Roman" w:cs="Times New Roman"/>
          <w:noProof/>
        </w:rPr>
        <w:t>determines</w:t>
      </w:r>
      <w:r w:rsidR="00572910" w:rsidRPr="006118AE">
        <w:rPr>
          <w:rFonts w:ascii="Times New Roman" w:hAnsi="Times New Roman" w:cs="Times New Roman"/>
        </w:rPr>
        <w:t xml:space="preserve"> the location and size of the </w:t>
      </w:r>
      <w:r w:rsidR="00572910" w:rsidRPr="006118AE">
        <w:rPr>
          <w:rFonts w:ascii="Times New Roman" w:hAnsi="Times New Roman" w:cs="Times New Roman"/>
          <w:noProof/>
        </w:rPr>
        <w:t>pupils</w:t>
      </w:r>
      <w:r w:rsidR="00572910" w:rsidRPr="006118AE">
        <w:rPr>
          <w:rFonts w:ascii="Times New Roman" w:hAnsi="Times New Roman" w:cs="Times New Roman"/>
        </w:rPr>
        <w:t xml:space="preserve">, the position of the image, and the magnification. Furthermore, the bundle of chief rays from the object space converge at the center of the entrance pupil—thus </w:t>
      </w:r>
      <w:r w:rsidR="00572910" w:rsidRPr="006118AE">
        <w:rPr>
          <w:rFonts w:ascii="Times New Roman" w:hAnsi="Times New Roman" w:cs="Times New Roman"/>
          <w:i/>
        </w:rPr>
        <w:t>homocentric</w:t>
      </w:r>
      <w:r w:rsidR="00572910"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tbl>
      <w:tblPr>
        <w:tblpPr w:leftFromText="180" w:rightFromText="180" w:vertAnchor="text" w:horzAnchor="margin" w:tblpY="299"/>
        <w:tblOverlap w:val="never"/>
        <w:tblW w:w="0" w:type="auto"/>
        <w:tblLook w:val="04A0" w:firstRow="1" w:lastRow="0" w:firstColumn="1" w:lastColumn="0" w:noHBand="0" w:noVBand="1"/>
      </w:tblPr>
      <w:tblGrid>
        <w:gridCol w:w="8640"/>
      </w:tblGrid>
      <w:tr w:rsidR="00572910" w14:paraId="27AFC3B8" w14:textId="77777777" w:rsidTr="00572910">
        <w:tc>
          <w:tcPr>
            <w:tcW w:w="8640" w:type="dxa"/>
          </w:tcPr>
          <w:p w14:paraId="56F8F3DA" w14:textId="77777777" w:rsidR="00572910" w:rsidRDefault="00572910" w:rsidP="002305C8">
            <w:pPr>
              <w:spacing w:after="0" w:line="240" w:lineRule="auto"/>
              <w:jc w:val="center"/>
              <w:rPr>
                <w:sz w:val="24"/>
                <w:szCs w:val="24"/>
              </w:rPr>
            </w:pPr>
            <w:r>
              <w:rPr>
                <w:noProof/>
              </w:rPr>
              <w:drawing>
                <wp:inline distT="0" distB="0" distL="0" distR="0" wp14:anchorId="3FD41F16" wp14:editId="47B972B9">
                  <wp:extent cx="5029200" cy="206654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029200" cy="2066544"/>
                          </a:xfrm>
                          <a:prstGeom prst="rect">
                            <a:avLst/>
                          </a:prstGeom>
                        </pic:spPr>
                      </pic:pic>
                    </a:graphicData>
                  </a:graphic>
                </wp:inline>
              </w:drawing>
            </w:r>
          </w:p>
        </w:tc>
      </w:tr>
      <w:tr w:rsidR="00572910" w14:paraId="1D577945" w14:textId="77777777" w:rsidTr="00572910">
        <w:tc>
          <w:tcPr>
            <w:tcW w:w="8640" w:type="dxa"/>
          </w:tcPr>
          <w:p w14:paraId="1CF4354D" w14:textId="77777777" w:rsidR="00572910" w:rsidRPr="0023292A" w:rsidRDefault="00572910" w:rsidP="00572910">
            <w:pPr>
              <w:tabs>
                <w:tab w:val="left" w:pos="8149"/>
              </w:tabs>
              <w:spacing w:before="120" w:after="0" w:line="480" w:lineRule="auto"/>
              <w:ind w:left="360" w:right="288"/>
              <w:jc w:val="both"/>
              <w:rPr>
                <w:rFonts w:ascii="Times New Roman" w:hAnsi="Times New Roman" w:cs="Times New Roman"/>
              </w:rPr>
            </w:pPr>
            <w:bookmarkStart w:id="3" w:name="Figure_3_2"/>
            <w:r w:rsidRPr="0023292A">
              <w:rPr>
                <w:rFonts w:ascii="Times New Roman" w:hAnsi="Times New Roman" w:cs="Times New Roman"/>
                <w:b/>
                <w:color w:val="C00000"/>
              </w:rPr>
              <w:t>Figure 3.2</w:t>
            </w:r>
            <w:bookmarkEnd w:id="3"/>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5FAD7B13" w14:textId="77777777" w:rsidR="00572910" w:rsidRPr="0018391F" w:rsidRDefault="00572910" w:rsidP="002305C8">
            <w:pPr>
              <w:tabs>
                <w:tab w:val="right" w:pos="9036"/>
              </w:tabs>
              <w:spacing w:after="360" w:line="120"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4ED3E2EE" w14:textId="1A9FCCA2" w:rsidR="00043F15" w:rsidRDefault="00043F15" w:rsidP="00641B9B">
      <w:pPr>
        <w:spacing w:line="480" w:lineRule="auto"/>
        <w:jc w:val="both"/>
        <w:rPr>
          <w:rFonts w:ascii="Times New Roman" w:hAnsi="Times New Roman" w:cs="Times New Roman"/>
          <w:color w:val="7B7B7B" w:themeColor="accent3" w:themeShade="BF"/>
        </w:rPr>
      </w:pPr>
    </w:p>
    <w:p w14:paraId="37945F3F" w14:textId="03C09341" w:rsidR="00101414" w:rsidRPr="00F43946" w:rsidRDefault="002309EE" w:rsidP="00DA0FD6">
      <w:pPr>
        <w:spacing w:line="480" w:lineRule="auto"/>
        <w:ind w:firstLine="576"/>
        <w:jc w:val="both"/>
        <w:rPr>
          <w:rFonts w:ascii="Times New Roman" w:hAnsi="Times New Roman" w:cs="Times New Roman"/>
        </w:rPr>
      </w:pPr>
      <w:r w:rsidRPr="00F43946">
        <w:rPr>
          <w:rFonts w:ascii="Times New Roman" w:hAnsi="Times New Roman" w:cs="Times New Roman"/>
        </w:rPr>
        <w:lastRenderedPageBreak/>
        <w:t>Imagine a film projector working backwards.</w:t>
      </w:r>
      <w:r>
        <w:rPr>
          <w:rFonts w:ascii="Times New Roman" w:hAnsi="Times New Roman" w:cs="Times New Roman"/>
        </w:rPr>
        <w:t xml:space="preserve">  </w:t>
      </w:r>
      <w:r w:rsidRPr="00F43946">
        <w:rPr>
          <w:rFonts w:ascii="Times New Roman" w:hAnsi="Times New Roman" w:cs="Times New Roman"/>
        </w:rPr>
        <w:t>Imagine the stream of light rays flowing from the illuminated portion of the scene towards a small circular hole in the projector.</w:t>
      </w:r>
      <w:r>
        <w:rPr>
          <w:rFonts w:ascii="Times New Roman" w:hAnsi="Times New Roman" w:cs="Times New Roman"/>
        </w:rPr>
        <w:t xml:space="preserve">  </w:t>
      </w:r>
      <w:r w:rsidRPr="00F43946">
        <w:rPr>
          <w:rFonts w:ascii="Times New Roman" w:hAnsi="Times New Roman" w:cs="Times New Roman"/>
        </w:rPr>
        <w:t>This pencil of rays forms a conical volume of light—the perspective cone—with its vertex at the hole and its base towards the scene.</w:t>
      </w:r>
      <w:r>
        <w:rPr>
          <w:rFonts w:ascii="Times New Roman" w:hAnsi="Times New Roman" w:cs="Times New Roman"/>
        </w:rPr>
        <w:t xml:space="preserve">  </w:t>
      </w:r>
      <w:r w:rsidRPr="00F43946">
        <w:rPr>
          <w:rFonts w:ascii="Times New Roman" w:hAnsi="Times New Roman" w:cs="Times New Roman"/>
        </w:rPr>
        <w:t>The “illuminated portion” is the angular extent of the scene visible in the image, confined by the circumferential chief rays.</w:t>
      </w:r>
      <w:r>
        <w:rPr>
          <w:rFonts w:ascii="Times New Roman" w:hAnsi="Times New Roman" w:cs="Times New Roman"/>
        </w:rPr>
        <w:t xml:space="preserve">  </w:t>
      </w:r>
      <w:r w:rsidRPr="00F43946">
        <w:rPr>
          <w:rFonts w:ascii="Times New Roman" w:hAnsi="Times New Roman" w:cs="Times New Roman"/>
        </w:rPr>
        <w:t>These extreme chief rays determine the opening angle of the cone.</w:t>
      </w:r>
      <w:r>
        <w:rPr>
          <w:rFonts w:ascii="Times New Roman" w:hAnsi="Times New Roman" w:cs="Times New Roman"/>
        </w:rPr>
        <w:t xml:space="preserve">  </w:t>
      </w:r>
      <w:r w:rsidRPr="00F43946">
        <w:rPr>
          <w:rFonts w:ascii="Times New Roman" w:hAnsi="Times New Roman" w:cs="Times New Roman"/>
        </w:rPr>
        <w:t>The “small hole” represents the entrance pupil of a camera or the pupil at the center of the iris in an eye.</w:t>
      </w:r>
      <w:r>
        <w:rPr>
          <w:rFonts w:ascii="Times New Roman" w:hAnsi="Times New Roman" w:cs="Times New Roman"/>
        </w:rPr>
        <w:t xml:space="preserve">  </w:t>
      </w:r>
      <w:r w:rsidRPr="00F43946">
        <w:rPr>
          <w:rFonts w:ascii="Times New Roman" w:hAnsi="Times New Roman" w:cs="Times New Roman"/>
        </w:rPr>
        <w:t>In the image space (behind the hole), the ray-pencil form another cone with the vertex at the center of the exit pupil.</w:t>
      </w:r>
      <w:r>
        <w:rPr>
          <w:rFonts w:ascii="Times New Roman" w:hAnsi="Times New Roman" w:cs="Times New Roman"/>
        </w:rPr>
        <w:t xml:space="preserve">  </w:t>
      </w:r>
      <w:r w:rsidRPr="00F43946">
        <w:rPr>
          <w:rFonts w:ascii="Times New Roman" w:hAnsi="Times New Roman" w:cs="Times New Roman"/>
        </w:rPr>
        <w:t>This image-space perspective cone projects the light from the scene onto the film surface or the retina in the eye.</w:t>
      </w:r>
      <w:r>
        <w:rPr>
          <w:rFonts w:ascii="Times New Roman" w:hAnsi="Times New Roman" w:cs="Times New Roman"/>
        </w:rPr>
        <w:t xml:space="preserve">  </w:t>
      </w:r>
      <w:r w:rsidRPr="00F43946">
        <w:rPr>
          <w:rFonts w:ascii="Times New Roman" w:hAnsi="Times New Roman" w:cs="Times New Roman"/>
        </w:rPr>
        <w:t xml:space="preserve">This process of image formation, known as the </w:t>
      </w:r>
      <w:r w:rsidRPr="00F43946">
        <w:rPr>
          <w:rFonts w:ascii="Times New Roman" w:hAnsi="Times New Roman" w:cs="Times New Roman"/>
          <w:i/>
        </w:rPr>
        <w:t>central projection</w:t>
      </w:r>
      <w:r w:rsidRPr="00F43946">
        <w:rPr>
          <w:rFonts w:ascii="Times New Roman" w:hAnsi="Times New Roman" w:cs="Times New Roman"/>
        </w:rPr>
        <w:t>, is fundamental to all imaging systems—inanimate and animate—including the camera and the eye.</w:t>
      </w:r>
      <w:r>
        <w:rPr>
          <w:rFonts w:ascii="Times New Roman" w:hAnsi="Times New Roman" w:cs="Times New Roman"/>
        </w:rPr>
        <w:t xml:space="preserve">  </w:t>
      </w:r>
      <w:r w:rsidRPr="00F43946">
        <w:rPr>
          <w:rFonts w:ascii="Times New Roman" w:hAnsi="Times New Roman" w:cs="Times New Roman"/>
        </w:rPr>
        <w:t xml:space="preserve">While the opening angle of the object-space perspective cone determines the field-of-view, its counterpart in the image space determines the angular dimension of the </w:t>
      </w:r>
      <w:r w:rsidRPr="00F43946">
        <w:rPr>
          <w:rFonts w:ascii="Times New Roman" w:hAnsi="Times New Roman" w:cs="Times New Roman"/>
          <w:noProof/>
        </w:rPr>
        <w:t>image</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ratio of the pupil sizes (pupil magnification) determines the relationship between the </w:t>
      </w:r>
      <w:r w:rsidRPr="00F43946">
        <w:rPr>
          <w:rFonts w:ascii="Times New Roman" w:hAnsi="Times New Roman" w:cs="Times New Roman"/>
          <w:noProof/>
        </w:rPr>
        <w:t>image</w:t>
      </w:r>
      <w:r w:rsidRPr="00F43946">
        <w:rPr>
          <w:rFonts w:ascii="Times New Roman" w:hAnsi="Times New Roman" w:cs="Times New Roman"/>
        </w:rPr>
        <w:t xml:space="preserve"> and object-space opening angles of the two perspective </w:t>
      </w:r>
      <w:r w:rsidRPr="00F43946">
        <w:rPr>
          <w:rFonts w:ascii="Times New Roman" w:hAnsi="Times New Roman" w:cs="Times New Roman"/>
          <w:noProof/>
        </w:rPr>
        <w:t>cones</w:t>
      </w:r>
      <w:r w:rsidR="00883E62">
        <w:rPr>
          <w:rFonts w:ascii="Times New Roman" w:hAnsi="Times New Roman" w:cs="Times New Roman"/>
          <w:noProof/>
        </w:rPr>
        <w:fldChar w:fldCharType="begin"/>
      </w:r>
      <w:r w:rsidR="0005009B">
        <w:rPr>
          <w:rFonts w:ascii="Times New Roman" w:hAnsi="Times New Roman" w:cs="Times New Roman"/>
          <w:noProof/>
        </w:rPr>
        <w:instrText xml:space="preserve"> ADDIN ZOTERO_ITEM CSL_CITATION {"citationID":"j8ic6a4j2","properties":{"formattedCitation":"{\\rtf \\uc0\\u160{}[4,5]}","plainCitation":" [4,5]"},"citationItems":[{"id":2915,"uris":["http://zotero.org/users/534258/items/N4SDW5HP"],"uri":["http://zotero.org/users/534258/items/N4SDW5HP"],"itemData":{"id":2915,"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2991,"uris":["http://zotero.org/users/534258/items/EZB9AP25"],"uri":["http://zotero.org/users/534258/items/EZB9AP25"],"itemData":{"id":2991,"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883E62" w:rsidRPr="00883E62">
        <w:rPr>
          <w:rFonts w:ascii="Times New Roman" w:hAnsi="Times New Roman" w:cs="Times New Roman"/>
          <w:szCs w:val="24"/>
        </w:rPr>
        <w:t> [4,5]</w:t>
      </w:r>
      <w:r w:rsidR="00883E62">
        <w:rPr>
          <w:rFonts w:ascii="Times New Roman" w:hAnsi="Times New Roman" w:cs="Times New Roman"/>
          <w:noProof/>
        </w:rPr>
        <w:fldChar w:fldCharType="end"/>
      </w:r>
      <w:r w:rsidRPr="00F43946">
        <w:rPr>
          <w:rFonts w:ascii="Times New Roman" w:hAnsi="Times New Roman" w:cs="Times New Roman"/>
        </w:rPr>
        <w:t xml:space="preserve">.  </w:t>
      </w:r>
    </w:p>
    <w:p w14:paraId="15E04650" w14:textId="31FD27EC" w:rsidR="008F570C" w:rsidRPr="00662F32" w:rsidRDefault="007438EB" w:rsidP="00662F32">
      <w:pPr>
        <w:pStyle w:val="Heading3"/>
        <w:spacing w:line="480" w:lineRule="auto"/>
        <w:rPr>
          <w:rFonts w:ascii="Times New Roman" w:hAnsi="Times New Roman" w:cs="Times New Roman"/>
          <w:b/>
          <w:color w:val="000000" w:themeColor="text1"/>
        </w:rPr>
      </w:pPr>
      <w:r w:rsidRPr="00662F32">
        <w:rPr>
          <w:rFonts w:ascii="Times New Roman" w:hAnsi="Times New Roman" w:cs="Times New Roman"/>
          <w:b/>
          <w:color w:val="000000" w:themeColor="text1"/>
        </w:rPr>
        <w:t xml:space="preserve">3.2 </w:t>
      </w:r>
      <w:r w:rsidR="008F570C" w:rsidRPr="00662F32">
        <w:rPr>
          <w:rFonts w:ascii="Times New Roman" w:hAnsi="Times New Roman" w:cs="Times New Roman"/>
          <w:b/>
          <w:color w:val="000000" w:themeColor="text1"/>
        </w:rPr>
        <w:t>Notation</w:t>
      </w:r>
      <w:r w:rsidR="00740A90">
        <w:rPr>
          <w:rFonts w:ascii="Times New Roman" w:hAnsi="Times New Roman" w:cs="Times New Roman"/>
          <w:b/>
          <w:color w:val="000000" w:themeColor="text1"/>
        </w:rPr>
        <w:t>s</w:t>
      </w:r>
      <w:r w:rsidR="00B00243" w:rsidRPr="00662F32">
        <w:rPr>
          <w:rFonts w:ascii="Times New Roman" w:hAnsi="Times New Roman" w:cs="Times New Roman"/>
          <w:b/>
          <w:color w:val="000000" w:themeColor="text1"/>
        </w:rPr>
        <w:t xml:space="preserve"> </w:t>
      </w:r>
    </w:p>
    <w:p w14:paraId="260211CC" w14:textId="36E61DEF" w:rsidR="00BD681E"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B118D0">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3CC5FE59" w:rsidR="00D853F9" w:rsidRDefault="00D853F9"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p>
    <w:p w14:paraId="57F62A87" w14:textId="15F5181B" w:rsidR="008F570C" w:rsidRPr="00D363DA" w:rsidRDefault="00D853F9" w:rsidP="00D853F9">
      <w:pPr>
        <w:pStyle w:val="ListParagraph"/>
        <w:numPr>
          <w:ilvl w:val="1"/>
          <w:numId w:val="1"/>
        </w:numPr>
        <w:spacing w:line="480" w:lineRule="auto"/>
        <w:jc w:val="both"/>
        <w:rPr>
          <w:rFonts w:ascii="Times New Roman" w:hAnsi="Times New Roman" w:cs="Times New Roman"/>
        </w:rPr>
      </w:pPr>
      <w:r>
        <w:rPr>
          <w:rFonts w:ascii="Times New Roman" w:hAnsi="Times New Roman" w:cs="Times New Roman"/>
        </w:rPr>
        <w:lastRenderedPageBreak/>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world coordinate 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662F32">
      <w:pPr>
        <w:pStyle w:val="ListParagraph"/>
        <w:numPr>
          <w:ilvl w:val="0"/>
          <w:numId w:val="1"/>
        </w:numPr>
        <w:spacing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662F32">
      <w:pPr>
        <w:pStyle w:val="ListParagraph"/>
        <w:numPr>
          <w:ilvl w:val="0"/>
          <w:numId w:val="1"/>
        </w:numPr>
        <w:spacing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662F32" w:rsidRDefault="00183729" w:rsidP="00662F32">
      <w:pPr>
        <w:pStyle w:val="Heading3"/>
        <w:spacing w:line="480" w:lineRule="auto"/>
        <w:rPr>
          <w:rFonts w:ascii="Times New Roman" w:hAnsi="Times New Roman" w:cs="Times New Roman"/>
          <w:b/>
          <w:color w:val="000000" w:themeColor="text1"/>
        </w:rPr>
      </w:pPr>
      <w:r>
        <w:rPr>
          <w:rFonts w:ascii="Times New Roman" w:hAnsi="Times New Roman" w:cs="Times New Roman"/>
          <w:b/>
          <w:color w:val="000000" w:themeColor="text1"/>
        </w:rPr>
        <w:t xml:space="preserve">3.3 </w:t>
      </w:r>
      <w:r w:rsidR="003519F1" w:rsidRPr="00662F32">
        <w:rPr>
          <w:rFonts w:ascii="Times New Roman" w:hAnsi="Times New Roman" w:cs="Times New Roman"/>
          <w:b/>
          <w:color w:val="000000" w:themeColor="text1"/>
        </w:rPr>
        <w:t>Relation between p</w:t>
      </w:r>
      <w:r w:rsidR="00FD0BD0" w:rsidRPr="00662F32">
        <w:rPr>
          <w:rFonts w:ascii="Times New Roman" w:hAnsi="Times New Roman" w:cs="Times New Roman"/>
          <w:b/>
          <w:color w:val="000000" w:themeColor="text1"/>
        </w:rPr>
        <w:t>upil magnification</w:t>
      </w:r>
      <w:r w:rsidR="003519F1" w:rsidRPr="00662F32">
        <w:rPr>
          <w:rFonts w:ascii="Times New Roman" w:hAnsi="Times New Roman" w:cs="Times New Roman"/>
          <w:b/>
          <w:color w:val="000000" w:themeColor="text1"/>
        </w:rPr>
        <w:t xml:space="preserve"> and chief ray angle</w:t>
      </w:r>
    </w:p>
    <w:p w14:paraId="1067D1AC" w14:textId="18071C7D" w:rsidR="002D0B40" w:rsidRPr="00662F32" w:rsidRDefault="003519F1" w:rsidP="00662F32">
      <w:pPr>
        <w:spacing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2D0B40" w:rsidRPr="00662F32">
        <w:rPr>
          <w:rFonts w:ascii="Times New Roman" w:hAnsi="Times New Roman" w:cs="Times New Roman"/>
        </w:rPr>
        <w:t>-</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 entranc</w:t>
      </w:r>
      <w:r w:rsidR="002D0B40" w:rsidRPr="00662F32">
        <w:rPr>
          <w:rFonts w:ascii="Times New Roman" w:hAnsi="Times New Roman" w:cs="Times New Roman"/>
        </w:rPr>
        <w:t>e-</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pa3i2cu4h","properties":{"formattedCitation":"{\\rtf \\uc0\\u160{}[4,6,7]}","plainCitation":" [4,6,7]"},"citationItems":[{"id":2915,"uris":["http://zotero.org/users/534258/items/N4SDW5HP"],"uri":["http://zotero.org/users/534258/items/N4SDW5HP"],"itemData":{"id":2915,"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404,"uris":["http://zotero.org/users/534258/items/CCMTTRT3"],"uri":["http://zotero.org/users/534258/items/CCMTTRT3"],"itemData":{"id":404,"type":"book","title":"The Ray and Wave Theory of Lenses","publisher":"Cambridge University Press","number-of-pages":"416","edition":"1","source":"Amazon.com","ISBN":"0-521-02829-9","author":[{"family":"Walther","given":"A."}],"issued":{"date-parts":[["2006",11,2]]}}},{"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242BBE" w:rsidRPr="00242BBE">
        <w:rPr>
          <w:rFonts w:ascii="Times New Roman" w:hAnsi="Times New Roman" w:cs="Times New Roman"/>
          <w:szCs w:val="24"/>
        </w:rPr>
        <w:t> [4,6,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620C5498" w:rsidR="00FD0BD0" w:rsidRPr="00662F32" w:rsidRDefault="00CE32CD" w:rsidP="00662F32">
      <w:pPr>
        <w:spacing w:line="480" w:lineRule="auto"/>
        <w:ind w:firstLine="576"/>
        <w:jc w:val="both"/>
        <w:rPr>
          <w:rFonts w:ascii="Times New Roman" w:hAnsi="Times New Roman" w:cs="Times New Roman"/>
        </w:rPr>
      </w:pPr>
      <w:hyperlink w:anchor="Figure_3_3" w:history="1">
        <w:r w:rsidR="00367EB5" w:rsidRPr="00D81594">
          <w:rPr>
            <w:rStyle w:val="Hyperlink"/>
            <w:rFonts w:ascii="Times New Roman" w:hAnsi="Times New Roman" w:cs="Times New Roman"/>
          </w:rPr>
          <w:t>Figure 3.</w:t>
        </w:r>
        <w:r w:rsidR="004D6F93" w:rsidRPr="00D81594">
          <w:rPr>
            <w:rStyle w:val="Hyperlink"/>
            <w:rFonts w:ascii="Times New Roman" w:hAnsi="Times New Roman" w:cs="Times New Roman"/>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lastRenderedPageBreak/>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662F32">
            <w:pPr>
              <w:spacing w:before="120" w:after="0" w:line="480" w:lineRule="auto"/>
              <w:ind w:left="360" w:right="288"/>
              <w:jc w:val="both"/>
              <w:rPr>
                <w:rFonts w:ascii="Times New Roman" w:hAnsi="Times New Roman" w:cs="Times New Roman"/>
              </w:rPr>
            </w:pPr>
            <w:bookmarkStart w:id="4"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4"/>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F94F7C">
            <w:pPr>
              <w:tabs>
                <w:tab w:val="right" w:pos="9036"/>
              </w:tabs>
              <w:spacing w:after="360" w:line="120"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0E162B6E" w:rsidR="009D1E06" w:rsidRPr="00662F32" w:rsidRDefault="009D1E06" w:rsidP="00097C0A">
      <w:pPr>
        <w:spacing w:after="0" w:line="480" w:lineRule="auto"/>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D81594">
          <w:rPr>
            <w:rStyle w:val="Hyperlink"/>
            <w:rFonts w:ascii="Times New Roman" w:eastAsiaTheme="minorEastAsia" w:hAnsi="Times New Roman" w:cs="Times New Roman"/>
          </w:rPr>
          <w:t>Figure 3.</w:t>
        </w:r>
        <w:r w:rsidR="004D6F93" w:rsidRPr="00D81594">
          <w:rPr>
            <w:rStyle w:val="Hyperlink"/>
            <w:rFonts w:ascii="Times New Roman" w:eastAsiaTheme="minorEastAsia" w:hAnsi="Times New Roman" w:cs="Times New Roman"/>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CE32CD"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012D45C1" w:rsidR="00FD0BD0" w:rsidRDefault="00FD0BD0" w:rsidP="00097C0A">
            <w:pPr>
              <w:pStyle w:val="EquationNumberStyle"/>
              <w:spacing w:line="480" w:lineRule="auto"/>
            </w:pPr>
            <w:r>
              <w:fldChar w:fldCharType="begin"/>
            </w:r>
            <w:r>
              <w:instrText xml:space="preserve"> MACROBUTTON NumberReference \* MERGEFORMAT (</w:instrText>
            </w:r>
            <w:fldSimple w:instr=" SEQ EqnChapter \c \* Arabic \* MERGEFORMAT ">
              <w:r w:rsidR="00F9307C">
                <w:rPr>
                  <w:noProof/>
                </w:rPr>
                <w:instrText>3</w:instrText>
              </w:r>
            </w:fldSimple>
            <w:r>
              <w:instrText>.</w:instrText>
            </w:r>
            <w:fldSimple w:instr=" SEQ EquationNumber \n \* Arabic \* MERGEFORMAT ">
              <w:r w:rsidR="00F9307C">
                <w:rPr>
                  <w:noProof/>
                </w:rPr>
                <w:instrText>1</w:instrText>
              </w:r>
            </w:fldSimple>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CE32CD"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5" w:name="NumberRef9057298303"/>
        <w:tc>
          <w:tcPr>
            <w:tcW w:w="720" w:type="dxa"/>
            <w:shd w:val="clear" w:color="auto" w:fill="auto"/>
            <w:vAlign w:val="center"/>
          </w:tcPr>
          <w:p w14:paraId="52C09A00" w14:textId="37A1BF71"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F9307C">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F9307C">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5"/>
          </w:p>
        </w:tc>
      </w:tr>
    </w:tbl>
    <w:p w14:paraId="08E0271A" w14:textId="6821DB0A" w:rsidR="00776445" w:rsidRPr="00662F32" w:rsidRDefault="00D50024"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lens-</w:t>
      </w:r>
      <w:r w:rsidR="00BD5E4E" w:rsidRPr="00662F32">
        <w:rPr>
          <w:rFonts w:ascii="Times New Roman" w:hAnsi="Times New Roman" w:cs="Times New Roman"/>
        </w:rPr>
        <w:lastRenderedPageBreak/>
        <w:t xml:space="preserve">to-object-plane distance </w:t>
      </w:r>
      <w:r w:rsidR="00F3434F" w:rsidRPr="00662F32">
        <w:rPr>
          <w:rFonts w:ascii="Times New Roman" w:hAnsi="Times New Roman" w:cs="Times New Roman"/>
        </w:rPr>
        <w:t xml:space="preserve">in order </w:t>
      </w:r>
      <w:r w:rsidR="00BD5E4E" w:rsidRPr="00662F32">
        <w:rPr>
          <w:rFonts w:ascii="Times New Roman" w:hAnsi="Times New Roman" w:cs="Times New Roman"/>
        </w:rPr>
        <w:t>to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D81594">
          <w:rPr>
            <w:rStyle w:val="Hyperlink"/>
            <w:rFonts w:ascii="Times New Roman" w:eastAsiaTheme="minorEastAsia" w:hAnsi="Times New Roman" w:cs="Times New Roman"/>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2a31jugqme","properties":{"formattedCitation":"{\\rtf \\uc0\\u160{}[4]}","plainCitation":" [4]"},"citationItems":[{"id":2915,"uris":["http://zotero.org/users/534258/items/N4SDW5HP"],"uri":["http://zotero.org/users/534258/items/N4SDW5HP"],"itemData":{"id":2915,"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1C3F41" w:rsidRPr="001C3F41">
        <w:rPr>
          <w:rFonts w:ascii="Times New Roman" w:hAnsi="Times New Roman" w:cs="Times New Roman"/>
          <w:szCs w:val="24"/>
        </w:rPr>
        <w:t> [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CE32CD"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6" w:name="NumberRef5334240198"/>
        <w:bookmarkStart w:id="7" w:name="NumberRef5795186162"/>
        <w:bookmarkStart w:id="8" w:name="NumberRef9495566487"/>
        <w:bookmarkStart w:id="9" w:name="NumberRef3640186787"/>
        <w:bookmarkStart w:id="10" w:name="NumberRef6226966977"/>
        <w:tc>
          <w:tcPr>
            <w:tcW w:w="691" w:type="dxa"/>
            <w:shd w:val="clear" w:color="auto" w:fill="auto"/>
            <w:vAlign w:val="center"/>
          </w:tcPr>
          <w:p w14:paraId="75689CB4" w14:textId="62EF27B9" w:rsidR="00776445" w:rsidRDefault="00776445" w:rsidP="00554C06">
            <w:pPr>
              <w:pStyle w:val="EquationNumberStyle"/>
            </w:pPr>
            <w:r>
              <w:fldChar w:fldCharType="begin"/>
            </w:r>
            <w:r>
              <w:instrText xml:space="preserve"> MACROBUTTON NumberReference \* MERGEFORMAT (</w:instrText>
            </w:r>
            <w:fldSimple w:instr=" SEQ EqnChapter \c \* Arabic \* MERGEFORMAT ">
              <w:r w:rsidR="00F9307C">
                <w:rPr>
                  <w:noProof/>
                </w:rPr>
                <w:instrText>3</w:instrText>
              </w:r>
            </w:fldSimple>
            <w:r>
              <w:instrText>.</w:instrText>
            </w:r>
            <w:fldSimple w:instr=" SEQ EquationNumber \n \* Arabic \* MERGEFORMAT ">
              <w:r w:rsidR="00F9307C">
                <w:rPr>
                  <w:noProof/>
                </w:rPr>
                <w:instrText>3</w:instrText>
              </w:r>
            </w:fldSimple>
            <w:r>
              <w:instrText>)</w:instrText>
            </w:r>
            <w:r>
              <w:fldChar w:fldCharType="end"/>
            </w:r>
            <w:bookmarkEnd w:id="6"/>
            <w:bookmarkEnd w:id="7"/>
            <w:bookmarkEnd w:id="8"/>
            <w:bookmarkEnd w:id="9"/>
            <w:bookmarkEnd w:id="10"/>
          </w:p>
        </w:tc>
      </w:tr>
    </w:tbl>
    <w:p w14:paraId="62C2F93E" w14:textId="77777777" w:rsidR="00672011" w:rsidRDefault="00672011" w:rsidP="00672011">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Where</w:t>
      </w:r>
      <w:r>
        <w:rPr>
          <w:rFonts w:ascii="Times New Roman" w:eastAsiaTheme="minorEastAsia" w:hAnsi="Times New Roman" w:cs="Times New Roman"/>
        </w:rPr>
        <w:t>,</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672011" w:rsidRPr="00097C0A" w14:paraId="44B3C9DE" w14:textId="77777777" w:rsidTr="005D3001">
        <w:tc>
          <w:tcPr>
            <w:tcW w:w="895" w:type="dxa"/>
            <w:shd w:val="clear" w:color="auto" w:fill="F2F2F2" w:themeFill="background1" w:themeFillShade="F2"/>
            <w:vAlign w:val="center"/>
          </w:tcPr>
          <w:p w14:paraId="6CE0AE0A" w14:textId="2A7E9CE5" w:rsidR="00672011" w:rsidRPr="00097C0A" w:rsidRDefault="00CE32CD" w:rsidP="005D3001">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0281B2C4" w14:textId="1E410CF4" w:rsidR="00672011" w:rsidRPr="00097C0A" w:rsidRDefault="00A02465" w:rsidP="005D3001">
            <w:pPr>
              <w:spacing w:after="0" w:line="480" w:lineRule="auto"/>
              <w:rPr>
                <w:rFonts w:ascii="Times New Roman" w:hAnsi="Times New Roman" w:cs="Times New Roman"/>
              </w:rPr>
            </w:pPr>
            <w:r>
              <w:rPr>
                <w:rFonts w:ascii="Times New Roman" w:hAnsi="Times New Roman" w:cs="Times New Roman"/>
              </w:rPr>
              <w:t>Pupil magnification.</w:t>
            </w:r>
          </w:p>
        </w:tc>
      </w:tr>
      <w:tr w:rsidR="00672011" w:rsidRPr="00097C0A" w14:paraId="0C6B76FC" w14:textId="77777777" w:rsidTr="005D3001">
        <w:tc>
          <w:tcPr>
            <w:tcW w:w="895" w:type="dxa"/>
            <w:shd w:val="clear" w:color="auto" w:fill="F2F2F2" w:themeFill="background1" w:themeFillShade="F2"/>
            <w:vAlign w:val="center"/>
          </w:tcPr>
          <w:p w14:paraId="40541A20" w14:textId="47B05B35" w:rsidR="00672011" w:rsidRPr="00097C0A" w:rsidRDefault="00672011" w:rsidP="005D3001">
            <w:pPr>
              <w:spacing w:after="0" w:line="48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57B0B3F" w14:textId="611E3160" w:rsidR="00672011" w:rsidRPr="00097C0A" w:rsidRDefault="00A02465" w:rsidP="005D3001">
            <w:pPr>
              <w:spacing w:after="0" w:line="480" w:lineRule="auto"/>
              <w:rPr>
                <w:rFonts w:ascii="Times New Roman" w:hAnsi="Times New Roman" w:cs="Times New Roman"/>
              </w:rPr>
            </w:pPr>
            <w:r>
              <w:rPr>
                <w:rFonts w:ascii="Times New Roman" w:hAnsi="Times New Roman" w:cs="Times New Roman"/>
              </w:rPr>
              <w:t xml:space="preserve">Angle that the chief ray makes with the optical axis in the object (input) space. </w:t>
            </w:r>
          </w:p>
        </w:tc>
      </w:tr>
      <w:tr w:rsidR="00672011" w:rsidRPr="00097C0A" w14:paraId="1880A099" w14:textId="77777777" w:rsidTr="005D3001">
        <w:tc>
          <w:tcPr>
            <w:tcW w:w="895" w:type="dxa"/>
            <w:shd w:val="clear" w:color="auto" w:fill="F2F2F2" w:themeFill="background1" w:themeFillShade="F2"/>
            <w:vAlign w:val="center"/>
          </w:tcPr>
          <w:p w14:paraId="11C06835" w14:textId="1886BD52" w:rsidR="00672011" w:rsidRPr="00A87C89" w:rsidRDefault="00CE32CD" w:rsidP="005D3001">
            <w:pPr>
              <w:spacing w:after="0" w:line="48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D6A77BF" w14:textId="22BE8976" w:rsidR="00672011" w:rsidRDefault="00A02465" w:rsidP="005D3001">
            <w:pPr>
              <w:spacing w:after="0" w:line="480" w:lineRule="auto"/>
              <w:rPr>
                <w:rFonts w:ascii="Times New Roman" w:hAnsi="Times New Roman" w:cs="Times New Roman"/>
              </w:rPr>
            </w:pPr>
            <w:r>
              <w:rPr>
                <w:rFonts w:ascii="Times New Roman" w:hAnsi="Times New Roman" w:cs="Times New Roman"/>
              </w:rPr>
              <w:t>Angle that the chief ray makes with the optical axis in the image (output) space</w:t>
            </w:r>
            <w:r w:rsidR="00672011">
              <w:rPr>
                <w:rFonts w:ascii="Times New Roman" w:hAnsi="Times New Roman" w:cs="Times New Roman"/>
              </w:rPr>
              <w:t>.</w:t>
            </w:r>
          </w:p>
        </w:tc>
      </w:tr>
    </w:tbl>
    <w:p w14:paraId="6D8938CD" w14:textId="77777777" w:rsidR="00672011" w:rsidRDefault="00672011" w:rsidP="00672011">
      <w:pPr>
        <w:spacing w:line="480" w:lineRule="auto"/>
        <w:jc w:val="both"/>
        <w:rPr>
          <w:rFonts w:ascii="Times New Roman" w:hAnsi="Times New Roman" w:cs="Times New Roman"/>
        </w:rPr>
      </w:pPr>
    </w:p>
    <w:p w14:paraId="79E22FEC" w14:textId="573DBEEF" w:rsidR="003302FC" w:rsidRPr="00662F32" w:rsidRDefault="00A52CB9" w:rsidP="00662F32">
      <w:pPr>
        <w:spacing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F9307C" w:rsidRPr="00F9307C">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1r8gl8uglg","properties":{"formattedCitation":"{\\rtf \\uc0\\u160{}[7]}","plainCitation":" [7]"},"citationItems":[{"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572A00" w:rsidRPr="00572A00">
        <w:rPr>
          <w:rFonts w:ascii="Times New Roman" w:hAnsi="Times New Roman" w:cs="Times New Roman"/>
          <w:szCs w:val="24"/>
        </w:rPr>
        <w:t> [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6890D6CC" w:rsidR="00776445" w:rsidRDefault="003302FC"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05009B">
        <w:rPr>
          <w:rFonts w:ascii="Times New Roman" w:hAnsi="Times New Roman" w:cs="Times New Roman"/>
          <w:i/>
        </w:rPr>
        <w:instrText xml:space="preserve"> ADDIN ZOTERO_ITEM CSL_CITATION {"citationID":"u5eo27ehj","properties":{"formattedCitation":"{\\rtf \\uc0\\u160{}[3,7]}","plainCitation":" [3,7]"},"citationItems":[{"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id":2914,"uris":["http://zotero.org/users/534258/items/AG7GSIZA"],"uri":["http://zotero.org/users/534258/items/AG7GSIZA"],"itemData":{"id":2914,"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572A00" w:rsidRPr="00572A00">
        <w:rPr>
          <w:rFonts w:ascii="Times New Roman" w:hAnsi="Times New Roman" w:cs="Times New Roman"/>
          <w:szCs w:val="24"/>
        </w:rPr>
        <w:t> [3,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F9307C" w:rsidRPr="00F9307C">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 xml:space="preserve">n the </w:t>
      </w:r>
      <w:r w:rsidR="000B3ABE" w:rsidRPr="00662F32">
        <w:rPr>
          <w:rFonts w:ascii="Times New Roman" w:hAnsi="Times New Roman" w:cs="Times New Roman"/>
        </w:rPr>
        <w:lastRenderedPageBreak/>
        <w:t>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F9307C" w:rsidRPr="00F9307C">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662F32" w:rsidRDefault="006302C0" w:rsidP="00662F32">
      <w:pPr>
        <w:pStyle w:val="Heading3"/>
        <w:spacing w:line="480" w:lineRule="auto"/>
        <w:rPr>
          <w:rFonts w:ascii="Times New Roman" w:hAnsi="Times New Roman" w:cs="Times New Roman"/>
          <w:b/>
          <w:color w:val="000000" w:themeColor="text1"/>
        </w:rPr>
      </w:pPr>
      <w:r w:rsidRPr="00662F32">
        <w:rPr>
          <w:rFonts w:ascii="Times New Roman" w:hAnsi="Times New Roman" w:cs="Times New Roman"/>
          <w:b/>
          <w:color w:val="000000" w:themeColor="text1"/>
        </w:rPr>
        <w:t xml:space="preserve">3.4 </w:t>
      </w:r>
      <w:r w:rsidR="00F878B7" w:rsidRPr="00662F32">
        <w:rPr>
          <w:rFonts w:ascii="Times New Roman" w:hAnsi="Times New Roman" w:cs="Times New Roman"/>
          <w:b/>
          <w:color w:val="000000" w:themeColor="text1"/>
        </w:rPr>
        <w:t>Transfer of chief ray’s direction cosines between the pupils</w:t>
      </w:r>
    </w:p>
    <w:p w14:paraId="7A2AAC23" w14:textId="77896388" w:rsidR="00DA51FE" w:rsidRPr="00662F32" w:rsidRDefault="00DA51FE" w:rsidP="00764682">
      <w:pPr>
        <w:spacing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05442C49" w:rsidR="002D2597" w:rsidRPr="00662F32" w:rsidRDefault="00794E6E" w:rsidP="00094D60">
      <w:pPr>
        <w:spacing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BB7857">
          <w:rPr>
            <w:rStyle w:val="Hyperlink"/>
            <w:rFonts w:ascii="Times New Roman" w:hAnsi="Times New Roman" w:cs="Times New Roman"/>
          </w:rPr>
          <w:t>Figure 3.</w:t>
        </w:r>
        <w:r w:rsidR="004D6F93" w:rsidRPr="00BB7857">
          <w:rPr>
            <w:rStyle w:val="Hyperlink"/>
            <w:rFonts w:ascii="Times New Roman" w:hAnsi="Times New Roman" w:cs="Times New Roman"/>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2D2597" w14:paraId="42FB06D4" w14:textId="77777777" w:rsidTr="00F94F7C">
        <w:trPr>
          <w:jc w:val="center"/>
        </w:trPr>
        <w:tc>
          <w:tcPr>
            <w:tcW w:w="9576" w:type="dxa"/>
          </w:tcPr>
          <w:p w14:paraId="17AC2B04" w14:textId="12068404" w:rsidR="002D2597" w:rsidRDefault="003F6325" w:rsidP="00944CDB">
            <w:pPr>
              <w:spacing w:after="0" w:line="240" w:lineRule="auto"/>
              <w:jc w:val="center"/>
              <w:rPr>
                <w:sz w:val="24"/>
                <w:szCs w:val="24"/>
              </w:rPr>
            </w:pPr>
            <w:r>
              <w:rPr>
                <w:noProof/>
                <w:sz w:val="24"/>
                <w:szCs w:val="24"/>
              </w:rPr>
              <w:lastRenderedPageBreak/>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12">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F94F7C">
        <w:trPr>
          <w:jc w:val="center"/>
        </w:trPr>
        <w:tc>
          <w:tcPr>
            <w:tcW w:w="9576" w:type="dxa"/>
          </w:tcPr>
          <w:p w14:paraId="3341CCB5" w14:textId="57F476ED" w:rsidR="002D2597" w:rsidRPr="00094D60" w:rsidRDefault="002D2597" w:rsidP="00094D60">
            <w:pPr>
              <w:spacing w:before="120" w:after="0" w:line="480" w:lineRule="auto"/>
              <w:ind w:left="360" w:right="288"/>
              <w:jc w:val="both"/>
              <w:rPr>
                <w:rFonts w:ascii="Times New Roman" w:hAnsi="Times New Roman" w:cs="Times New Roman"/>
              </w:rPr>
            </w:pPr>
            <w:bookmarkStart w:id="11"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11"/>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F94F7C">
            <w:pPr>
              <w:tabs>
                <w:tab w:val="right" w:pos="9036"/>
              </w:tabs>
              <w:spacing w:after="360" w:line="120"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469B38C" w14:textId="0791C682" w:rsidR="007D66DE" w:rsidRPr="00094D60" w:rsidRDefault="00E9304A" w:rsidP="00094D60">
      <w:pPr>
        <w:spacing w:line="480" w:lineRule="auto"/>
        <w:ind w:firstLine="576"/>
        <w:jc w:val="both"/>
        <w:rPr>
          <w:rFonts w:ascii="Times New Roman" w:hAnsi="Times New Roman" w:cs="Times New Roman"/>
        </w:rPr>
      </w:pPr>
      <w:r w:rsidRPr="00094D60">
        <w:rPr>
          <w:rFonts w:ascii="Times New Roman" w:hAnsi="Times New Roman" w:cs="Times New Roman"/>
        </w:rPr>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CE32CD"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12" w:name="NumberRef7055475116"/>
        <w:tc>
          <w:tcPr>
            <w:tcW w:w="720" w:type="dxa"/>
            <w:shd w:val="clear" w:color="auto" w:fill="auto"/>
            <w:vAlign w:val="center"/>
          </w:tcPr>
          <w:p w14:paraId="590B53D4" w14:textId="7DF57BBF"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12"/>
          </w:p>
        </w:tc>
      </w:tr>
    </w:tbl>
    <w:p w14:paraId="4D91EDC3" w14:textId="5E7FDE16" w:rsidR="009F358D" w:rsidRPr="00094D60" w:rsidRDefault="003D6010" w:rsidP="00097C0A">
      <w:pPr>
        <w:spacing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F9307C" w:rsidRPr="00094D60">
        <w:rPr>
          <w:rFonts w:ascii="Times New Roman" w:hAnsi="Times New Roman" w:cs="Times New Roman"/>
        </w:rPr>
        <w:t>(</w:t>
      </w:r>
      <w:r w:rsidR="00F9307C">
        <w:rPr>
          <w:rFonts w:ascii="Times New Roman" w:hAnsi="Times New Roman" w:cs="Times New Roman"/>
        </w:rPr>
        <w:t>3</w:t>
      </w:r>
      <w:r w:rsidR="00F9307C" w:rsidRPr="00094D60">
        <w:rPr>
          <w:rFonts w:ascii="Times New Roman" w:hAnsi="Times New Roman" w:cs="Times New Roman"/>
        </w:rPr>
        <w:t>.</w:t>
      </w:r>
      <w:r w:rsidR="00F9307C">
        <w:rPr>
          <w:rFonts w:ascii="Times New Roman" w:hAnsi="Times New Roman" w:cs="Times New Roman"/>
        </w:rPr>
        <w:t>4</w:t>
      </w:r>
      <w:r w:rsidR="00F9307C"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F9307C" w:rsidRPr="00F9307C">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CE32CD"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3E25D4A7"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1487CE0B" w:rsidR="009F358D" w:rsidRPr="00097C0A" w:rsidRDefault="007A4963" w:rsidP="00097C0A">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lastRenderedPageBreak/>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1sldrct98q","properties":{"formattedCitation":"{\\rtf \\uc0\\u160{}[1,2]}","plainCitation":" [1,2]"},"citationItems":[{"id":973,"uris":["http://zotero.org/users/534258/items/T7VB4B7X"],"uri":["http://zotero.org/users/534258/items/T7VB4B7X"],"itemData":{"id":973,"type":"book","title":"The Art and Science of Optical Design","publisher":"Cambridge University Press","number-of-pages":"630","edition":"1st Edition","ISBN":"978-0-521-58868-3","language":"English","author":[{"family":"Shannon","given":"Robert R."}],"issued":{"date-parts":[["1997",6,13]]}}},{"id":1027,"uris":["http://zotero.org/users/534258/items/TUUXN6TK"],"uri":["http://zotero.org/users/534258/items/TUUXN6TK"],"itemData":{"id":1027,"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E93329" w:rsidRPr="00E93329">
        <w:rPr>
          <w:rFonts w:ascii="Times New Roman" w:hAnsi="Times New Roman" w:cs="Times New Roman"/>
          <w:szCs w:val="24"/>
        </w:rPr>
        <w:t> [1,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CE32CD"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13" w:name="NumberRef6478211880"/>
        <w:tc>
          <w:tcPr>
            <w:tcW w:w="720" w:type="dxa"/>
            <w:shd w:val="clear" w:color="auto" w:fill="auto"/>
            <w:vAlign w:val="center"/>
          </w:tcPr>
          <w:p w14:paraId="72EE63EE" w14:textId="4BBC6DB0"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3"/>
          </w:p>
        </w:tc>
      </w:tr>
    </w:tbl>
    <w:p w14:paraId="4B0B6E44" w14:textId="247F5318" w:rsidR="00F40D5B"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F9307C" w:rsidRPr="00F9307C">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CE32CD"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07F80B67"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CE32CD"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14" w:name="NumberRef7747400999"/>
        <w:bookmarkStart w:id="15" w:name="NumberRef2637929320"/>
        <w:tc>
          <w:tcPr>
            <w:tcW w:w="720" w:type="dxa"/>
            <w:shd w:val="clear" w:color="auto" w:fill="auto"/>
            <w:vAlign w:val="center"/>
          </w:tcPr>
          <w:p w14:paraId="5C4068F5" w14:textId="21990665"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4"/>
            <w:bookmarkEnd w:id="15"/>
          </w:p>
        </w:tc>
      </w:tr>
    </w:tbl>
    <w:p w14:paraId="6E6BDFA9" w14:textId="3D3E1E31" w:rsidR="00DB4460" w:rsidRPr="00097C0A" w:rsidRDefault="00FE1CB0" w:rsidP="005F087D">
      <w:pPr>
        <w:spacing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6</w:t>
      </w:r>
      <w:r w:rsidR="00F9307C"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8</w:t>
      </w:r>
      <w:r w:rsidR="00F9307C"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CE32CD"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16" w:name="NumberRef2895624638"/>
        <w:bookmarkStart w:id="17" w:name="NumberRef5924582481"/>
        <w:tc>
          <w:tcPr>
            <w:tcW w:w="720" w:type="dxa"/>
            <w:shd w:val="clear" w:color="auto" w:fill="auto"/>
            <w:vAlign w:val="center"/>
          </w:tcPr>
          <w:p w14:paraId="5C10C76F" w14:textId="0B4A2278"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6"/>
            <w:bookmarkEnd w:id="17"/>
          </w:p>
        </w:tc>
      </w:tr>
    </w:tbl>
    <w:p w14:paraId="36650E14" w14:textId="73EAD232" w:rsidR="00A96D03" w:rsidRPr="00097C0A" w:rsidRDefault="007A4963" w:rsidP="00097C0A">
      <w:pPr>
        <w:spacing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1FBE68B" w:rsidR="00A96D03" w:rsidRPr="005F087D" w:rsidRDefault="00CE32CD"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18" w:name="NumberRef2439313531"/>
        <w:bookmarkStart w:id="19" w:name="NumberRef5338730812"/>
        <w:bookmarkStart w:id="20" w:name="NumberRef2060171962"/>
        <w:tc>
          <w:tcPr>
            <w:tcW w:w="720" w:type="dxa"/>
            <w:shd w:val="clear" w:color="auto" w:fill="auto"/>
            <w:vAlign w:val="center"/>
          </w:tcPr>
          <w:p w14:paraId="6BA51914" w14:textId="20A6C021"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8"/>
            <w:bookmarkEnd w:id="19"/>
            <w:bookmarkEnd w:id="20"/>
          </w:p>
        </w:tc>
      </w:tr>
    </w:tbl>
    <w:p w14:paraId="7552F288" w14:textId="36286B53" w:rsidR="0003772E" w:rsidRPr="00097C0A" w:rsidRDefault="009A3220" w:rsidP="005F087D">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lastRenderedPageBreak/>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5F087D">
          <w:rPr>
            <w:rStyle w:val="Hyperlink"/>
            <w:rFonts w:eastAsiaTheme="minorEastAsia"/>
          </w:rPr>
          <w:t>Figure 3.</w:t>
        </w:r>
        <w:r w:rsidR="004D6F93" w:rsidRPr="005F087D">
          <w:rPr>
            <w:rStyle w:val="Hyperlink"/>
            <w:rFonts w:eastAsiaTheme="minorEastAsia"/>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AB5A50">
          <w:rPr>
            <w:rStyle w:val="Hyperlink"/>
          </w:rPr>
          <w:t>Appendix</w:t>
        </w:r>
        <w:r w:rsidR="00AB5A50" w:rsidRPr="00AB5A50">
          <w:rPr>
            <w:rStyle w:val="Hyperlink"/>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F9307C" w:rsidRPr="00F9307C">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CE32CD"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87C89">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CE32CD"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21" w:name="NumberRef1063696742"/>
        <w:tc>
          <w:tcPr>
            <w:tcW w:w="720" w:type="dxa"/>
            <w:shd w:val="clear" w:color="auto" w:fill="auto"/>
            <w:vAlign w:val="center"/>
          </w:tcPr>
          <w:p w14:paraId="442F3B00" w14:textId="290BE7CE"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1"/>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3"/>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004788F7" w:rsidR="009436AF" w:rsidRPr="00097C0A" w:rsidRDefault="009436AF" w:rsidP="00097C0A">
            <w:pPr>
              <w:spacing w:before="120" w:after="0" w:line="480" w:lineRule="auto"/>
              <w:ind w:left="360" w:right="288"/>
              <w:jc w:val="both"/>
              <w:rPr>
                <w:rFonts w:ascii="Times New Roman" w:hAnsi="Times New Roman" w:cs="Times New Roman"/>
              </w:rPr>
            </w:pPr>
            <w:bookmarkStart w:id="22"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22"/>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944CDB">
            <w:pPr>
              <w:tabs>
                <w:tab w:val="right" w:pos="9036"/>
              </w:tabs>
              <w:spacing w:after="360" w:line="120" w:lineRule="auto"/>
              <w:ind w:left="360" w:right="360"/>
              <w:jc w:val="both"/>
              <w:rPr>
                <w:rFonts w:ascii="Times New Roman" w:hAnsi="Times New Roman" w:cs="Times New Roman"/>
                <w:u w:val="single"/>
              </w:rPr>
            </w:pPr>
            <w:r w:rsidRPr="005F087D">
              <w:rPr>
                <w:rFonts w:ascii="Times New Roman" w:hAnsi="Times New Roman" w:cs="Times New Roman"/>
                <w:color w:val="7F7F7F" w:themeColor="text1" w:themeTint="80"/>
                <w:u w:val="single"/>
              </w:rPr>
              <w:t xml:space="preserve">  </w:t>
            </w:r>
            <w:r w:rsidRPr="00097C0A">
              <w:rPr>
                <w:rFonts w:ascii="Times New Roman" w:hAnsi="Times New Roman" w:cs="Times New Roman"/>
                <w:color w:val="7F7F7F" w:themeColor="text1" w:themeTint="80"/>
                <w:u w:val="single"/>
              </w:rPr>
              <w:tab/>
            </w:r>
          </w:p>
        </w:tc>
      </w:tr>
    </w:tbl>
    <w:p w14:paraId="65D0F33E" w14:textId="054B83C8" w:rsidR="00337057" w:rsidRPr="00097C0A" w:rsidRDefault="00A816D2" w:rsidP="00097C0A">
      <w:pPr>
        <w:spacing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1</w:t>
      </w:r>
      <w:r w:rsidR="00F9307C"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CE32CD"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23" w:name="NumberRef535045266"/>
        <w:bookmarkStart w:id="24" w:name="NumberRef5891630054"/>
        <w:bookmarkStart w:id="25" w:name="NumberRef6951155066"/>
        <w:bookmarkStart w:id="26" w:name="NumberRef7127304673"/>
        <w:tc>
          <w:tcPr>
            <w:tcW w:w="720" w:type="dxa"/>
            <w:shd w:val="clear" w:color="auto" w:fill="auto"/>
            <w:vAlign w:val="center"/>
          </w:tcPr>
          <w:p w14:paraId="40495A0C" w14:textId="4F5EF356"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3"/>
            <w:bookmarkEnd w:id="24"/>
            <w:bookmarkEnd w:id="25"/>
            <w:bookmarkEnd w:id="26"/>
          </w:p>
        </w:tc>
      </w:tr>
    </w:tbl>
    <w:p w14:paraId="2C8C0E9E" w14:textId="74F4C6C3" w:rsidR="00A30C83" w:rsidRDefault="00A87C89" w:rsidP="00097C0A">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Pr>
          <w:rFonts w:ascii="Times New Roman" w:eastAsiaTheme="minorEastAsia" w:hAnsi="Times New Roman" w:cs="Times New Roman"/>
        </w:rPr>
        <w:t>,</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CE32CD" w:rsidP="00A87C89">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A87C89">
            <w:pPr>
              <w:spacing w:after="0" w:line="48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A87C89">
            <w:pPr>
              <w:spacing w:after="0" w:line="480" w:lineRule="auto"/>
              <w:rPr>
                <w:rFonts w:ascii="Times New Roman" w:hAnsi="Times New Roman" w:cs="Times New Roman"/>
              </w:rPr>
            </w:pPr>
            <m:oMathPara>
              <m:oMath>
                <m:r>
                  <m:rPr>
                    <m:sty m:val="bi"/>
                  </m:rPr>
                  <w:rPr>
                    <w:rFonts w:ascii="Cambria Math" w:eastAsiaTheme="minorEastAsia" w:hAnsi="Cambria Math" w:cs="Times New Roman"/>
                  </w:rPr>
                  <w:lastRenderedPageBreak/>
                  <m:t>l</m:t>
                </m:r>
              </m:oMath>
            </m:oMathPara>
          </w:p>
        </w:tc>
        <w:tc>
          <w:tcPr>
            <w:tcW w:w="7735" w:type="dxa"/>
            <w:vAlign w:val="center"/>
          </w:tcPr>
          <w:p w14:paraId="4269D5BF" w14:textId="731D0AFD" w:rsidR="00A87C89" w:rsidRPr="00097C0A" w:rsidRDefault="00A87C89" w:rsidP="00A87C89">
            <w:pPr>
              <w:spacing w:after="0" w:line="48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CE32CD" w:rsidP="00A87C89">
            <w:pPr>
              <w:spacing w:after="0" w:line="48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A87C89">
            <w:pPr>
              <w:spacing w:after="0" w:line="48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CE32CD" w:rsidP="00A87C89">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A87C89">
            <w:pPr>
              <w:spacing w:after="0" w:line="48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CE32CD" w:rsidP="00A87C89">
            <w:pPr>
              <w:spacing w:after="0" w:line="48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A87C89">
            <w:pPr>
              <w:spacing w:after="0" w:line="48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CE32CD" w:rsidP="00A87C89">
            <w:pPr>
              <w:spacing w:after="0"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A87C89">
            <w:pPr>
              <w:spacing w:after="0" w:line="48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43949910" w:rsidR="00440D1B" w:rsidRPr="00097C0A" w:rsidRDefault="00440D1B"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2C1FA156" w:rsidR="00F40CAF" w:rsidRPr="00097C0A" w:rsidRDefault="00F40CAF"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2F23D4">
          <w:rPr>
            <w:rStyle w:val="Hyperlink"/>
            <w:rFonts w:ascii="Times New Roman" w:eastAsiaTheme="minorEastAsia" w:hAnsi="Times New Roman" w:cs="Times New Roman"/>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1BD44DEC" w:rsidR="00345B15" w:rsidRPr="00097C0A" w:rsidRDefault="002F23D4" w:rsidP="002F23D4">
      <w:pPr>
        <w:spacing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5AB0E8D5" w:rsidR="00345B15" w:rsidRPr="00097C0A" w:rsidRDefault="00DA3FF5"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05009B">
        <w:rPr>
          <w:rFonts w:ascii="Times New Roman" w:eastAsiaTheme="minorEastAsia" w:hAnsi="Times New Roman" w:cs="Times New Roman"/>
        </w:rPr>
        <w:instrText xml:space="preserve"> ADDIN ZOTERO_ITEM CSL_CITATION {"citationID":"2nqrt5bpra","properties":{"formattedCitation":"{\\rtf \\uc0\\u160{}[6]}","plainCitation":" [6]"},"citationItems":[{"id":404,"uris":["http://zotero.org/users/534258/items/CCMTTRT3"],"uri":["http://zotero.org/users/534258/items/CCMTTRT3"],"itemData":{"id":40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992273" w:rsidRPr="00992273">
        <w:rPr>
          <w:rFonts w:ascii="Times New Roman" w:hAnsi="Times New Roman" w:cs="Times New Roman"/>
          <w:szCs w:val="24"/>
        </w:rPr>
        <w:t> [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lastRenderedPageBreak/>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CE32CD"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97C0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CE32CD"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27" w:name="NumberRef9800032377"/>
        <w:tc>
          <w:tcPr>
            <w:tcW w:w="720" w:type="dxa"/>
            <w:shd w:val="clear" w:color="auto" w:fill="auto"/>
            <w:vAlign w:val="center"/>
          </w:tcPr>
          <w:p w14:paraId="43C7D7AB" w14:textId="2EC8549D"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7"/>
          </w:p>
        </w:tc>
      </w:tr>
    </w:tbl>
    <w:p w14:paraId="3A873C23" w14:textId="77777777" w:rsidR="005E304D" w:rsidRPr="00097C0A" w:rsidRDefault="005E304D" w:rsidP="00097C0A">
      <w:pPr>
        <w:pStyle w:val="ListParagraph"/>
        <w:spacing w:line="480" w:lineRule="auto"/>
        <w:jc w:val="both"/>
        <w:rPr>
          <w:rFonts w:ascii="Times New Roman" w:eastAsiaTheme="minorEastAsia" w:hAnsi="Times New Roman" w:cs="Times New Roman"/>
        </w:rPr>
      </w:pPr>
    </w:p>
    <w:p w14:paraId="5B785DBA" w14:textId="76B8AA2F" w:rsidR="009942F1" w:rsidRDefault="00723D7A" w:rsidP="00992273">
      <w:pPr>
        <w:pStyle w:val="ListParagraph"/>
        <w:spacing w:line="480" w:lineRule="auto"/>
        <w:ind w:firstLine="432"/>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4C23F9" w:rsidRDefault="006302C0" w:rsidP="00097C0A">
      <w:pPr>
        <w:pStyle w:val="Heading3"/>
        <w:spacing w:line="480" w:lineRule="auto"/>
        <w:rPr>
          <w:rFonts w:ascii="Times New Roman" w:hAnsi="Times New Roman" w:cs="Times New Roman"/>
          <w:b/>
          <w:color w:val="000000" w:themeColor="text1"/>
        </w:rPr>
      </w:pPr>
      <w:r w:rsidRPr="004C23F9">
        <w:rPr>
          <w:rFonts w:ascii="Times New Roman" w:hAnsi="Times New Roman" w:cs="Times New Roman"/>
          <w:b/>
          <w:color w:val="000000" w:themeColor="text1"/>
        </w:rPr>
        <w:t xml:space="preserve">3.5 </w:t>
      </w:r>
      <w:r w:rsidR="00B51415" w:rsidRPr="004C23F9">
        <w:rPr>
          <w:rFonts w:ascii="Times New Roman" w:hAnsi="Times New Roman" w:cs="Times New Roman"/>
          <w:b/>
          <w:color w:val="000000" w:themeColor="text1"/>
        </w:rPr>
        <w:t>Image</w:t>
      </w:r>
      <w:r w:rsidR="00A37A7F" w:rsidRPr="004C23F9">
        <w:rPr>
          <w:rFonts w:ascii="Times New Roman" w:hAnsi="Times New Roman" w:cs="Times New Roman"/>
          <w:b/>
          <w:color w:val="000000" w:themeColor="text1"/>
        </w:rPr>
        <w:t xml:space="preserve"> formation</w:t>
      </w:r>
      <w:r w:rsidR="000C7573" w:rsidRPr="004C23F9">
        <w:rPr>
          <w:rFonts w:ascii="Times New Roman" w:hAnsi="Times New Roman" w:cs="Times New Roman"/>
          <w:b/>
          <w:color w:val="000000" w:themeColor="text1"/>
        </w:rPr>
        <w:t xml:space="preserve"> for arbitrary orientation of the lens and image plane</w:t>
      </w:r>
    </w:p>
    <w:p w14:paraId="3F358BB3" w14:textId="5220940E" w:rsidR="00AC55D8" w:rsidRPr="00097C0A" w:rsidRDefault="00BA5B0F" w:rsidP="00097C0A">
      <w:pPr>
        <w:spacing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for 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36D236EA" w:rsidR="00AC55D8" w:rsidRPr="00097C0A" w:rsidRDefault="000A0A7C" w:rsidP="00DA2B7E">
      <w:pPr>
        <w:spacing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1kb8dnt6ru","properties":{"formattedCitation":"{\\rtf \\uc0\\u160{}[8,9]}","plainCitation":" [8,9]"},"citationItems":[{"id":428,"uris":["http://zotero.org/users/534258/items/CZ3R3NGB"],"uri":["http://zotero.org/users/534258/items/CZ3R3NGB"],"itemData":{"id":428,"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6,"uris":["http://zotero.org/users/534258/items/U8S599HP"],"uri":["http://zotero.org/users/534258/items/U8S599HP"],"itemData":{"id":2916,"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7A2462" w:rsidRPr="007A2462">
        <w:rPr>
          <w:rFonts w:ascii="Times New Roman" w:hAnsi="Times New Roman" w:cs="Times New Roman"/>
          <w:szCs w:val="24"/>
        </w:rPr>
        <w:t> [8,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lastRenderedPageBreak/>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77777777" w:rsidR="00C82936" w:rsidRDefault="00455421"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A26A2D">
          <w:rPr>
            <w:rStyle w:val="Hyperlink"/>
            <w:rFonts w:ascii="Times New Roman" w:hAnsi="Times New Roman" w:cs="Times New Roman"/>
          </w:rPr>
          <w:t>Figure 3.</w:t>
        </w:r>
        <w:r w:rsidR="004D6F93" w:rsidRPr="00A26A2D">
          <w:rPr>
            <w:rStyle w:val="Hyperlink"/>
            <w:rFonts w:ascii="Times New Roman" w:hAnsi="Times New Roman" w:cs="Times New Roman"/>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CE32CD"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28" w:name="NumberRef8144900203"/>
        <w:bookmarkStart w:id="29" w:name="NumberRef453527570"/>
        <w:bookmarkStart w:id="30" w:name="NumberRef8298016191"/>
        <w:bookmarkStart w:id="31" w:name="NumberRef7536880970"/>
        <w:tc>
          <w:tcPr>
            <w:tcW w:w="720" w:type="dxa"/>
            <w:shd w:val="clear" w:color="auto" w:fill="auto"/>
            <w:vAlign w:val="center"/>
          </w:tcPr>
          <w:p w14:paraId="36DDE1FC" w14:textId="75660EB2"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F9307C">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F9307C">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8"/>
            <w:bookmarkEnd w:id="29"/>
            <w:bookmarkEnd w:id="30"/>
            <w:bookmarkEnd w:id="31"/>
          </w:p>
        </w:tc>
      </w:tr>
    </w:tbl>
    <w:p w14:paraId="40C66928" w14:textId="21D40A36" w:rsidR="00C82936" w:rsidRPr="00097C0A" w:rsidRDefault="00C82936" w:rsidP="00C8293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4"/>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097C0A">
            <w:pPr>
              <w:spacing w:before="120" w:after="0" w:line="480" w:lineRule="auto"/>
              <w:ind w:left="360" w:right="288"/>
              <w:jc w:val="both"/>
              <w:rPr>
                <w:rFonts w:ascii="Times New Roman" w:hAnsi="Times New Roman" w:cs="Times New Roman"/>
              </w:rPr>
            </w:pPr>
            <w:bookmarkStart w:id="32"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32"/>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944CDB">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6F636A70" w14:textId="7AFDB2BB" w:rsidR="00BA5BA5" w:rsidRPr="00097C0A" w:rsidRDefault="003349AA" w:rsidP="00EE297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CE32CD"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33" w:name="NumberRef4140326977"/>
        <w:bookmarkStart w:id="34" w:name="NumberRef3019480109"/>
        <w:tc>
          <w:tcPr>
            <w:tcW w:w="720" w:type="dxa"/>
            <w:shd w:val="clear" w:color="auto" w:fill="auto"/>
            <w:vAlign w:val="center"/>
          </w:tcPr>
          <w:p w14:paraId="1B3FA4E8" w14:textId="5CED18FF"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3"/>
            <w:bookmarkEnd w:id="34"/>
          </w:p>
        </w:tc>
      </w:tr>
    </w:tbl>
    <w:p w14:paraId="447CBEE1" w14:textId="24BE93F8" w:rsidR="00017399" w:rsidRPr="00097C0A" w:rsidRDefault="004C2196" w:rsidP="00097C0A">
      <w:pPr>
        <w:spacing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16C1A9C8"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4</w:t>
      </w:r>
      <w:r w:rsidR="00F9307C"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CE32CD"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w:lastRenderedPageBreak/>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35" w:name="NumberRef7090379000"/>
        <w:tc>
          <w:tcPr>
            <w:tcW w:w="720" w:type="dxa"/>
            <w:shd w:val="clear" w:color="auto" w:fill="auto"/>
            <w:vAlign w:val="center"/>
          </w:tcPr>
          <w:p w14:paraId="1BD40E05" w14:textId="16506C6F"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5"/>
          </w:p>
        </w:tc>
      </w:tr>
    </w:tbl>
    <w:p w14:paraId="4B45ECDC" w14:textId="15D2346D" w:rsidR="000E4FB5" w:rsidRPr="00097C0A" w:rsidRDefault="00C07098" w:rsidP="0064456F">
      <w:pPr>
        <w:spacing w:line="480" w:lineRule="auto"/>
        <w:ind w:firstLine="576"/>
        <w:jc w:val="both"/>
        <w:rPr>
          <w:rFonts w:ascii="Times New Roman" w:hAnsi="Times New Roman" w:cs="Times New Roman"/>
        </w:rPr>
      </w:pPr>
      <w:r w:rsidRPr="00097C0A">
        <w:rPr>
          <w:rFonts w:ascii="Times New Roman" w:hAnsi="Times New Roman" w:cs="Times New Roman"/>
        </w:rPr>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6</w:t>
      </w:r>
      <w:r w:rsidR="00F9307C"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4</w:t>
      </w:r>
      <w:r w:rsidR="00F9307C"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CE32CD"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36" w:name="NumberRef5960945487"/>
        <w:tc>
          <w:tcPr>
            <w:tcW w:w="720" w:type="dxa"/>
            <w:shd w:val="clear" w:color="auto" w:fill="auto"/>
            <w:vAlign w:val="center"/>
          </w:tcPr>
          <w:p w14:paraId="181C1F4E" w14:textId="3487A76D"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6"/>
          </w:p>
        </w:tc>
      </w:tr>
    </w:tbl>
    <w:p w14:paraId="52F90F37" w14:textId="5873E5CE" w:rsidR="00F753A7" w:rsidRPr="00097C0A" w:rsidRDefault="006A6C29"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64456F">
          <w:rPr>
            <w:rStyle w:val="Hyperlink"/>
            <w:rFonts w:ascii="Times New Roman" w:hAnsi="Times New Roman" w:cs="Times New Roman"/>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CE32CD"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02C7CC46"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7FC3FA01" w14:textId="03E41454" w:rsidR="001F7669" w:rsidRPr="00097C0A" w:rsidRDefault="001F7669" w:rsidP="0064456F">
      <w:pPr>
        <w:spacing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5</w:t>
      </w:r>
      <w:r w:rsidR="00F9307C"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CE32CD"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64456F">
      <w:pPr>
        <w:spacing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CE32CD"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37" w:name="NumberRef140176415"/>
        <w:tc>
          <w:tcPr>
            <w:tcW w:w="702" w:type="dxa"/>
            <w:shd w:val="clear" w:color="auto" w:fill="auto"/>
            <w:vAlign w:val="center"/>
          </w:tcPr>
          <w:p w14:paraId="10DC901F" w14:textId="64657E57"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7"/>
          </w:p>
        </w:tc>
      </w:tr>
    </w:tbl>
    <w:p w14:paraId="1AD5ED63" w14:textId="47BDC3DF" w:rsidR="001F126C" w:rsidRPr="00097C0A" w:rsidRDefault="001F126C" w:rsidP="00097C0A">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1F126C" w:rsidRPr="00097C0A" w14:paraId="764BB7A5" w14:textId="77777777" w:rsidTr="00F94F7C">
        <w:trPr>
          <w:jc w:val="center"/>
        </w:trPr>
        <w:tc>
          <w:tcPr>
            <w:tcW w:w="8676" w:type="dxa"/>
          </w:tcPr>
          <w:p w14:paraId="512AE979" w14:textId="77777777" w:rsidR="001F126C" w:rsidRPr="00097C0A" w:rsidRDefault="001F126C"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152BAAAF" wp14:editId="2CDE6441">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5"/>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1F126C" w:rsidRPr="00097C0A" w14:paraId="41592D4D" w14:textId="77777777" w:rsidTr="00F94F7C">
        <w:trPr>
          <w:jc w:val="center"/>
        </w:trPr>
        <w:tc>
          <w:tcPr>
            <w:tcW w:w="8676" w:type="dxa"/>
          </w:tcPr>
          <w:p w14:paraId="51D13C56" w14:textId="4DF6EA5C" w:rsidR="001F126C" w:rsidRPr="00097C0A" w:rsidRDefault="001F126C" w:rsidP="00097C0A">
            <w:pPr>
              <w:spacing w:before="120" w:after="0" w:line="480" w:lineRule="auto"/>
              <w:ind w:left="360" w:right="288"/>
              <w:jc w:val="both"/>
              <w:rPr>
                <w:rFonts w:ascii="Times New Roman" w:hAnsi="Times New Roman" w:cs="Times New Roman"/>
              </w:rPr>
            </w:pPr>
            <w:bookmarkStart w:id="38" w:name="Figure_3_7"/>
            <w:r w:rsidRPr="00097C0A">
              <w:rPr>
                <w:rFonts w:ascii="Times New Roman" w:hAnsi="Times New Roman" w:cs="Times New Roman"/>
                <w:b/>
                <w:color w:val="C00000"/>
              </w:rPr>
              <w:t>Figure 3.</w:t>
            </w:r>
            <w:r w:rsidR="004D6F93" w:rsidRPr="00097C0A">
              <w:rPr>
                <w:rFonts w:ascii="Times New Roman" w:hAnsi="Times New Roman" w:cs="Times New Roman"/>
                <w:b/>
                <w:color w:val="C00000"/>
              </w:rPr>
              <w:t>7</w:t>
            </w:r>
            <w:bookmarkEnd w:id="38"/>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w:t>
            </w:r>
            <w:r w:rsidR="0023292A" w:rsidRPr="00097C0A">
              <w:rPr>
                <w:rFonts w:ascii="Times New Roman" w:hAnsi="Times New Roman" w:cs="Times New Roman"/>
              </w:rPr>
              <w:t xml:space="preserve">.  </w:t>
            </w:r>
            <w:r w:rsidRPr="00097C0A">
              <w:rPr>
                <w:rFonts w:ascii="Times New Roman" w:hAnsi="Times New Roman" w:cs="Times New Roman"/>
              </w:rPr>
              <w:t xml:space="preserve">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w:t>
            </w:r>
            <w:r w:rsidR="0023292A" w:rsidRPr="00097C0A">
              <w:rPr>
                <w:rFonts w:ascii="Times New Roman" w:eastAsiaTheme="minorEastAsia" w:hAnsi="Times New Roman" w:cs="Times New Roman"/>
              </w:rPr>
              <w:t xml:space="preserve">.  </w:t>
            </w:r>
            <w:r w:rsidR="001F6206" w:rsidRPr="00097C0A">
              <w:rPr>
                <w:rFonts w:ascii="Times New Roman" w:eastAsiaTheme="minorEastAsia" w:hAnsi="Times New Roman" w:cs="Times New Roman"/>
              </w:rPr>
              <w:t xml:space="preserve">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23292A" w:rsidRPr="00097C0A">
              <w:rPr>
                <w:rFonts w:ascii="Times New Roman" w:eastAsiaTheme="minorEastAsia" w:hAnsi="Times New Roman" w:cs="Times New Roman"/>
              </w:rPr>
              <w:t xml:space="preserve">.  </w:t>
            </w:r>
          </w:p>
          <w:p w14:paraId="630491C5" w14:textId="4CA4F19B" w:rsidR="001F126C" w:rsidRPr="00097C0A" w:rsidRDefault="00D06FC4" w:rsidP="00944CDB">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4CFB405C" w14:textId="25C38C85" w:rsidR="00566CBC" w:rsidRPr="00097C0A" w:rsidRDefault="0064456F" w:rsidP="00EE2978">
      <w:pPr>
        <w:spacing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9</w:t>
      </w:r>
      <w:r w:rsidR="00F9307C"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7</w:t>
      </w:r>
      <w:r w:rsidR="00F9307C"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CE32CD"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39" w:name="NumberRef7904800177"/>
        <w:tc>
          <w:tcPr>
            <w:tcW w:w="720" w:type="dxa"/>
            <w:shd w:val="clear" w:color="auto" w:fill="auto"/>
            <w:vAlign w:val="center"/>
          </w:tcPr>
          <w:p w14:paraId="164AA0B9" w14:textId="768A23CD"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9"/>
          </w:p>
        </w:tc>
      </w:tr>
    </w:tbl>
    <w:p w14:paraId="02711CAF" w14:textId="65F1E1DC" w:rsidR="002821A7" w:rsidRPr="00097C0A" w:rsidRDefault="00ED2CD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40" w:name="NumberRef7607235909"/>
        <w:tc>
          <w:tcPr>
            <w:tcW w:w="720" w:type="dxa"/>
            <w:shd w:val="clear" w:color="auto" w:fill="auto"/>
            <w:vAlign w:val="center"/>
          </w:tcPr>
          <w:p w14:paraId="4F7FF98E" w14:textId="2715785E" w:rsidR="002821A7" w:rsidRDefault="002821A7" w:rsidP="002821A7">
            <w:pPr>
              <w:pStyle w:val="EquationNumberStyle"/>
              <w:spacing w:line="480" w:lineRule="auto"/>
            </w:pPr>
            <w:r>
              <w:fldChar w:fldCharType="begin"/>
            </w:r>
            <w:r>
              <w:instrText xml:space="preserve"> MACROBUTTON NumberReference \* MERGEFORMAT (</w:instrText>
            </w:r>
            <w:fldSimple w:instr=" SEQ EqnChapter \c \* Arabic \* MERGEFORMAT ">
              <w:r w:rsidR="00F9307C">
                <w:rPr>
                  <w:noProof/>
                </w:rPr>
                <w:instrText>3</w:instrText>
              </w:r>
            </w:fldSimple>
            <w:r>
              <w:instrText>.</w:instrText>
            </w:r>
            <w:fldSimple w:instr=" SEQ EquationNumber \n \* Arabic \* MERGEFORMAT ">
              <w:r w:rsidR="00F9307C">
                <w:rPr>
                  <w:noProof/>
                </w:rPr>
                <w:instrText>21</w:instrText>
              </w:r>
            </w:fldSimple>
            <w:r>
              <w:instrText>)</w:instrText>
            </w:r>
            <w:r>
              <w:fldChar w:fldCharType="end"/>
            </w:r>
            <w:bookmarkEnd w:id="40"/>
          </w:p>
        </w:tc>
      </w:tr>
    </w:tbl>
    <w:p w14:paraId="510C16C6" w14:textId="1A36172A" w:rsidR="00EB7634" w:rsidRPr="00097C0A" w:rsidRDefault="0023292A" w:rsidP="00ED2CD8">
      <w:pPr>
        <w:spacing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CE32CD"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3B5C4580"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097C0A">
      <w:pPr>
        <w:spacing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09464F51"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41" w:name="NumberRef8327301741"/>
        <w:tc>
          <w:tcPr>
            <w:tcW w:w="720" w:type="dxa"/>
            <w:shd w:val="clear" w:color="auto" w:fill="auto"/>
            <w:vAlign w:val="center"/>
          </w:tcPr>
          <w:p w14:paraId="70A13394" w14:textId="31056D7E"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1"/>
          </w:p>
        </w:tc>
      </w:tr>
    </w:tbl>
    <w:p w14:paraId="12AAB329" w14:textId="4F4214DD" w:rsidR="003C5D5D" w:rsidRPr="00097C0A" w:rsidRDefault="003C5D5D" w:rsidP="00EE2978">
      <w:pPr>
        <w:spacing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3</w:t>
      </w:r>
      <w:r w:rsidR="00F9307C"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F9307C" w:rsidRPr="00F9307C">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0</w:t>
      </w:r>
      <w:r w:rsidR="00F9307C"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CE32CD"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42" w:name="NumberRef4687001109"/>
        <w:bookmarkStart w:id="43" w:name="NumberRef8626193404"/>
        <w:bookmarkStart w:id="44" w:name="NumberRef3735361695"/>
        <w:tc>
          <w:tcPr>
            <w:tcW w:w="720" w:type="dxa"/>
            <w:shd w:val="clear" w:color="auto" w:fill="auto"/>
            <w:vAlign w:val="center"/>
          </w:tcPr>
          <w:p w14:paraId="1BC63F72" w14:textId="0343D0F4"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2"/>
            <w:bookmarkEnd w:id="43"/>
            <w:bookmarkEnd w:id="44"/>
          </w:p>
        </w:tc>
      </w:tr>
    </w:tbl>
    <w:p w14:paraId="40944980" w14:textId="70038282" w:rsidR="005E192B" w:rsidRPr="00097C0A" w:rsidRDefault="00CC4E2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4</w:t>
      </w:r>
      <w:r w:rsidR="00F9307C"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0178BA" w:rsidRPr="000178BA">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05009B">
        <w:rPr>
          <w:rFonts w:ascii="Times New Roman" w:eastAsiaTheme="minorEastAsia" w:hAnsi="Times New Roman" w:cs="Times New Roman"/>
        </w:rPr>
        <w:instrText xml:space="preserve"> ADDIN ZOTERO_ITEM CSL_CITATION {"citationID":"2o4cprqt6s","properties":{"formattedCitation":"{\\rtf \\uc0\\u160{}[10]}","plainCitation":" [10]"},"citationItems":[{"id":974,"uris":["http://zotero.org/users/534258/items/T8WZEX4T"],"uri":["http://zotero.org/users/534258/items/T8WZEX4T"],"itemData":{"id":974,"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B730C5" w:rsidRPr="00B730C5">
        <w:rPr>
          <w:rFonts w:ascii="Times New Roman" w:hAnsi="Times New Roman" w:cs="Times New Roman"/>
          <w:szCs w:val="24"/>
        </w:rPr>
        <w:t> [1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CE32CD"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45" w:name="NumberRef2981654406"/>
        <w:tc>
          <w:tcPr>
            <w:tcW w:w="720" w:type="dxa"/>
            <w:shd w:val="clear" w:color="auto" w:fill="auto"/>
            <w:vAlign w:val="center"/>
          </w:tcPr>
          <w:p w14:paraId="74AC3F41" w14:textId="1093428B"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5"/>
          </w:p>
        </w:tc>
      </w:tr>
    </w:tbl>
    <w:p w14:paraId="68D060FA" w14:textId="164144A3" w:rsidR="006F6FEF" w:rsidRPr="00097C0A" w:rsidRDefault="006F6FE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CE32CD"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46" w:name="NumberRef187583566"/>
        <w:bookmarkStart w:id="47" w:name="NumberRef2103686333"/>
        <w:tc>
          <w:tcPr>
            <w:tcW w:w="720" w:type="dxa"/>
            <w:shd w:val="clear" w:color="auto" w:fill="auto"/>
            <w:vAlign w:val="center"/>
          </w:tcPr>
          <w:p w14:paraId="3E610A63" w14:textId="39C04E5B"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6"/>
            <w:bookmarkEnd w:id="47"/>
          </w:p>
        </w:tc>
      </w:tr>
    </w:tbl>
    <w:p w14:paraId="77395086" w14:textId="05EB9A0A"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CE32CD"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48" w:name="NumberRef739533305"/>
        <w:bookmarkStart w:id="49" w:name="NumberRef1054526567"/>
        <w:bookmarkStart w:id="50" w:name="NumberRef3316944242"/>
        <w:bookmarkStart w:id="51" w:name="NumberRef1282498837"/>
        <w:bookmarkStart w:id="52" w:name="NumberRef9619531631"/>
        <w:bookmarkStart w:id="53" w:name="NumberRef8714458346"/>
        <w:bookmarkStart w:id="54" w:name="NumberRef562368631"/>
        <w:bookmarkStart w:id="55" w:name="NumberRef7671116590"/>
        <w:tc>
          <w:tcPr>
            <w:tcW w:w="720" w:type="dxa"/>
            <w:shd w:val="clear" w:color="auto" w:fill="auto"/>
            <w:vAlign w:val="center"/>
          </w:tcPr>
          <w:p w14:paraId="3E8ABC0B" w14:textId="5952E05E"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8"/>
            <w:bookmarkEnd w:id="49"/>
            <w:bookmarkEnd w:id="50"/>
            <w:bookmarkEnd w:id="51"/>
            <w:bookmarkEnd w:id="52"/>
            <w:bookmarkEnd w:id="53"/>
            <w:bookmarkEnd w:id="54"/>
            <w:bookmarkEnd w:id="55"/>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9042F6">
        <w:tc>
          <w:tcPr>
            <w:tcW w:w="895" w:type="dxa"/>
            <w:shd w:val="clear" w:color="auto" w:fill="F2F2F2" w:themeFill="background1" w:themeFillShade="F2"/>
            <w:vAlign w:val="center"/>
          </w:tcPr>
          <w:p w14:paraId="500C2433" w14:textId="6B4ACE5B" w:rsidR="00713EFF" w:rsidRPr="00097C0A" w:rsidRDefault="00CE32CD" w:rsidP="00757137">
            <w:pPr>
              <w:spacing w:after="0" w:line="48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757137">
            <w:pPr>
              <w:spacing w:after="0" w:line="48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9042F6">
        <w:tc>
          <w:tcPr>
            <w:tcW w:w="895" w:type="dxa"/>
            <w:shd w:val="clear" w:color="auto" w:fill="F2F2F2" w:themeFill="background1" w:themeFillShade="F2"/>
            <w:vAlign w:val="center"/>
          </w:tcPr>
          <w:p w14:paraId="68F875E7" w14:textId="0555F6B1" w:rsidR="00713EFF" w:rsidRPr="00097C0A" w:rsidRDefault="00CE32CD" w:rsidP="00757137">
            <w:pPr>
              <w:spacing w:after="0" w:line="48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632CEBA0" w:rsidR="00713EFF" w:rsidRPr="00097C0A" w:rsidRDefault="00112D6F" w:rsidP="00757137">
            <w:pPr>
              <w:spacing w:after="0" w:line="48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9042F6">
        <w:tc>
          <w:tcPr>
            <w:tcW w:w="895" w:type="dxa"/>
            <w:shd w:val="clear" w:color="auto" w:fill="F2F2F2" w:themeFill="background1" w:themeFillShade="F2"/>
            <w:vAlign w:val="center"/>
          </w:tcPr>
          <w:p w14:paraId="5C5B2640" w14:textId="77777777" w:rsidR="00713EFF" w:rsidRPr="00097C0A" w:rsidRDefault="00CE32CD" w:rsidP="00757137">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757137">
            <w:pPr>
              <w:spacing w:after="0" w:line="48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9042F6">
        <w:tc>
          <w:tcPr>
            <w:tcW w:w="895" w:type="dxa"/>
            <w:shd w:val="clear" w:color="auto" w:fill="F2F2F2" w:themeFill="background1" w:themeFillShade="F2"/>
            <w:vAlign w:val="center"/>
          </w:tcPr>
          <w:p w14:paraId="7D7BAF20" w14:textId="77777777" w:rsidR="00713EFF" w:rsidRPr="00097C0A" w:rsidRDefault="00CE32CD" w:rsidP="00757137">
            <w:pPr>
              <w:spacing w:after="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757137">
            <w:pPr>
              <w:spacing w:after="0" w:line="48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9042F6">
        <w:tc>
          <w:tcPr>
            <w:tcW w:w="895" w:type="dxa"/>
            <w:shd w:val="clear" w:color="auto" w:fill="F2F2F2" w:themeFill="background1" w:themeFillShade="F2"/>
            <w:vAlign w:val="center"/>
          </w:tcPr>
          <w:p w14:paraId="1F2738FB" w14:textId="77777777" w:rsidR="00713EFF" w:rsidRPr="00097C0A" w:rsidRDefault="00CE32CD" w:rsidP="00757137">
            <w:pPr>
              <w:spacing w:after="0"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757137">
            <w:pPr>
              <w:spacing w:after="0" w:line="48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9042F6">
        <w:tc>
          <w:tcPr>
            <w:tcW w:w="895" w:type="dxa"/>
            <w:shd w:val="clear" w:color="auto" w:fill="F2F2F2" w:themeFill="background1" w:themeFillShade="F2"/>
            <w:vAlign w:val="center"/>
          </w:tcPr>
          <w:p w14:paraId="1E4ECC74" w14:textId="77777777" w:rsidR="00713EFF" w:rsidRPr="00097C0A" w:rsidRDefault="00CE32CD" w:rsidP="00757137">
            <w:pPr>
              <w:spacing w:after="0"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757137">
            <w:pPr>
              <w:spacing w:after="0" w:line="48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9042F6">
        <w:tc>
          <w:tcPr>
            <w:tcW w:w="895" w:type="dxa"/>
            <w:shd w:val="clear" w:color="auto" w:fill="F2F2F2" w:themeFill="background1" w:themeFillShade="F2"/>
            <w:vAlign w:val="center"/>
          </w:tcPr>
          <w:p w14:paraId="7700C045" w14:textId="77777777" w:rsidR="00713EFF" w:rsidRPr="00097C0A" w:rsidRDefault="00CE32CD" w:rsidP="00757137">
            <w:pPr>
              <w:spacing w:after="0" w:line="48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757137">
            <w:pPr>
              <w:spacing w:after="0" w:line="48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9042F6">
        <w:tc>
          <w:tcPr>
            <w:tcW w:w="895" w:type="dxa"/>
            <w:shd w:val="clear" w:color="auto" w:fill="F2F2F2" w:themeFill="background1" w:themeFillShade="F2"/>
            <w:vAlign w:val="center"/>
          </w:tcPr>
          <w:p w14:paraId="17205F95" w14:textId="77777777" w:rsidR="00713EFF" w:rsidRPr="00097C0A" w:rsidRDefault="00CE32CD" w:rsidP="00757137">
            <w:pPr>
              <w:spacing w:after="0"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757137">
            <w:pPr>
              <w:spacing w:after="0" w:line="48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9042F6">
        <w:tc>
          <w:tcPr>
            <w:tcW w:w="895" w:type="dxa"/>
            <w:shd w:val="clear" w:color="auto" w:fill="F2F2F2" w:themeFill="background1" w:themeFillShade="F2"/>
            <w:vAlign w:val="center"/>
          </w:tcPr>
          <w:p w14:paraId="0CA338F6" w14:textId="604344BE" w:rsidR="00112D6F" w:rsidRPr="00097C0A" w:rsidRDefault="00CE32CD" w:rsidP="00757137">
            <w:pPr>
              <w:spacing w:after="0" w:line="48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757137">
            <w:pPr>
              <w:spacing w:after="0" w:line="48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9042F6">
        <w:tc>
          <w:tcPr>
            <w:tcW w:w="895" w:type="dxa"/>
            <w:shd w:val="clear" w:color="auto" w:fill="F2F2F2" w:themeFill="background1" w:themeFillShade="F2"/>
            <w:vAlign w:val="center"/>
          </w:tcPr>
          <w:p w14:paraId="29EA7156" w14:textId="77777777" w:rsidR="00713EFF" w:rsidRPr="00097C0A" w:rsidRDefault="00CE32CD" w:rsidP="00757137">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757137">
            <w:pPr>
              <w:spacing w:after="0" w:line="48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9042F6">
        <w:tc>
          <w:tcPr>
            <w:tcW w:w="895" w:type="dxa"/>
            <w:shd w:val="clear" w:color="auto" w:fill="F2F2F2" w:themeFill="background1" w:themeFillShade="F2"/>
            <w:vAlign w:val="center"/>
          </w:tcPr>
          <w:p w14:paraId="4707AE45" w14:textId="570C2A25" w:rsidR="00075DCB" w:rsidRPr="00097C0A" w:rsidRDefault="00CE32CD" w:rsidP="00757137">
            <w:pPr>
              <w:spacing w:after="0" w:line="48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757137">
            <w:pPr>
              <w:spacing w:after="0" w:line="48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811"/>
        <w:tblOverlap w:val="never"/>
        <w:tblW w:w="0" w:type="auto"/>
        <w:tblLook w:val="04A0" w:firstRow="1" w:lastRow="0" w:firstColumn="1" w:lastColumn="0" w:noHBand="0" w:noVBand="1"/>
      </w:tblPr>
      <w:tblGrid>
        <w:gridCol w:w="8640"/>
      </w:tblGrid>
      <w:tr w:rsidR="00E07B9C" w:rsidRPr="00097C0A" w14:paraId="7D52CBBA" w14:textId="77777777" w:rsidTr="0077630D">
        <w:tc>
          <w:tcPr>
            <w:tcW w:w="8640" w:type="dxa"/>
          </w:tcPr>
          <w:p w14:paraId="4CBCAD57" w14:textId="77777777" w:rsidR="00E07B9C" w:rsidRPr="00097C0A" w:rsidRDefault="00E07B9C" w:rsidP="0077630D">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6"/>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77630D">
        <w:tc>
          <w:tcPr>
            <w:tcW w:w="8640" w:type="dxa"/>
          </w:tcPr>
          <w:p w14:paraId="6C5E98B3" w14:textId="74738A05" w:rsidR="00E07B9C" w:rsidRPr="00097C0A" w:rsidRDefault="00E07B9C" w:rsidP="0077630D">
            <w:pPr>
              <w:spacing w:before="120" w:after="0" w:line="480" w:lineRule="auto"/>
              <w:ind w:left="360" w:right="288"/>
              <w:jc w:val="both"/>
              <w:rPr>
                <w:rFonts w:ascii="Times New Roman" w:hAnsi="Times New Roman" w:cs="Times New Roman"/>
              </w:rPr>
            </w:pPr>
            <w:bookmarkStart w:id="56"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56"/>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77630D">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55F938A8" w14:textId="0D635B84" w:rsidR="00450845" w:rsidRPr="004C23F9" w:rsidRDefault="00450845" w:rsidP="004C23F9">
      <w:pPr>
        <w:pStyle w:val="Heading3"/>
        <w:spacing w:line="480" w:lineRule="auto"/>
        <w:rPr>
          <w:rFonts w:ascii="Times New Roman" w:hAnsi="Times New Roman" w:cs="Times New Roman"/>
          <w:b/>
          <w:color w:val="000000" w:themeColor="text1"/>
        </w:rPr>
      </w:pPr>
      <w:r w:rsidRPr="004C23F9">
        <w:rPr>
          <w:rFonts w:ascii="Times New Roman" w:hAnsi="Times New Roman" w:cs="Times New Roman"/>
          <w:b/>
          <w:color w:val="000000" w:themeColor="text1"/>
        </w:rPr>
        <w:t>3.6 Verification of imaging equation in Zemax</w:t>
      </w:r>
    </w:p>
    <w:p w14:paraId="0050DDC1" w14:textId="4D751123" w:rsidR="00757137" w:rsidRDefault="00C62B03" w:rsidP="00AD08C6">
      <w:pPr>
        <w:spacing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493A98">
          <w:rPr>
            <w:rStyle w:val="Hyperlink"/>
            <w:rFonts w:ascii="Times New Roman" w:eastAsiaTheme="minorEastAsia" w:hAnsi="Times New Roman" w:cs="Times New Roman"/>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D06FC4">
          <w:rPr>
            <w:rStyle w:val="Hyperlink"/>
            <w:rFonts w:ascii="Times New Roman" w:eastAsiaTheme="minorEastAsia" w:hAnsi="Times New Roman" w:cs="Times New Roman"/>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6A3EC5" w:rsidRPr="006A3EC5">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vertAnchor="text" w:horzAnchor="margin" w:tblpY="-406"/>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975"/>
        <w:gridCol w:w="2070"/>
        <w:gridCol w:w="2160"/>
        <w:gridCol w:w="2425"/>
      </w:tblGrid>
      <w:tr w:rsidR="00E07B9C" w:rsidRPr="00097C0A" w14:paraId="6771684E" w14:textId="77777777" w:rsidTr="006A3EC5">
        <w:tc>
          <w:tcPr>
            <w:tcW w:w="8630" w:type="dxa"/>
            <w:gridSpan w:val="4"/>
            <w:tcBorders>
              <w:top w:val="nil"/>
              <w:left w:val="nil"/>
              <w:bottom w:val="single" w:sz="4" w:space="0" w:color="A6A6A6" w:themeColor="background1" w:themeShade="A6"/>
              <w:right w:val="nil"/>
            </w:tcBorders>
            <w:shd w:val="clear" w:color="auto" w:fill="auto"/>
            <w:vAlign w:val="center"/>
          </w:tcPr>
          <w:p w14:paraId="1A6D2000" w14:textId="51360E03" w:rsidR="00E07B9C" w:rsidRPr="00097C0A" w:rsidRDefault="00E07B9C" w:rsidP="00FC08C1">
            <w:pPr>
              <w:spacing w:after="0" w:line="480" w:lineRule="auto"/>
              <w:ind w:left="163" w:right="288"/>
              <w:jc w:val="both"/>
              <w:rPr>
                <w:rFonts w:ascii="Times New Roman" w:hAnsi="Times New Roman" w:cs="Times New Roman"/>
              </w:rPr>
            </w:pPr>
            <w:bookmarkStart w:id="57" w:name="Table_3_1"/>
            <w:r w:rsidRPr="00097C0A">
              <w:rPr>
                <w:rFonts w:ascii="Times New Roman" w:hAnsi="Times New Roman" w:cs="Times New Roman"/>
                <w:b/>
                <w:color w:val="0070C0"/>
              </w:rPr>
              <w:t>Table 3.1</w:t>
            </w:r>
            <w:bookmarkEnd w:id="57"/>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400BDA">
                <w:rPr>
                  <w:rStyle w:val="Hyperlink"/>
                  <w:rFonts w:ascii="Times New Roman" w:hAnsi="Times New Roman" w:cs="Times New Roman"/>
                </w:rPr>
                <w:t>Figure 3.8</w:t>
              </w:r>
            </w:hyperlink>
            <w:r w:rsidRPr="00097C0A">
              <w:rPr>
                <w:rFonts w:ascii="Times New Roman" w:eastAsiaTheme="minorEastAsia" w:hAnsi="Times New Roman" w:cs="Times New Roman"/>
              </w:rPr>
              <w:t>.</w:t>
            </w:r>
          </w:p>
        </w:tc>
      </w:tr>
      <w:tr w:rsidR="00B06B88" w:rsidRPr="00097C0A" w14:paraId="351DA36D" w14:textId="77777777" w:rsidTr="006A3EC5">
        <w:tc>
          <w:tcPr>
            <w:tcW w:w="197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6A3EC5">
            <w:pPr>
              <w:spacing w:after="0" w:line="48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6A3EC5">
            <w:pPr>
              <w:spacing w:after="0" w:line="48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1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6A3EC5">
            <w:pPr>
              <w:spacing w:after="0" w:line="48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2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6A3EC5">
            <w:pPr>
              <w:spacing w:after="0" w:line="48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6A3EC5">
        <w:tc>
          <w:tcPr>
            <w:tcW w:w="1975" w:type="dxa"/>
            <w:tcBorders>
              <w:top w:val="single" w:sz="4" w:space="0" w:color="A6A6A6" w:themeColor="background1" w:themeShade="A6"/>
            </w:tcBorders>
            <w:vAlign w:val="center"/>
          </w:tcPr>
          <w:p w14:paraId="4D135760" w14:textId="36A981B4"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70" w:type="dxa"/>
            <w:tcBorders>
              <w:top w:val="single" w:sz="4" w:space="0" w:color="A6A6A6" w:themeColor="background1" w:themeShade="A6"/>
            </w:tcBorders>
            <w:vAlign w:val="center"/>
          </w:tcPr>
          <w:p w14:paraId="7A0BE25A" w14:textId="566FA3D1"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160" w:type="dxa"/>
            <w:tcBorders>
              <w:top w:val="single" w:sz="4" w:space="0" w:color="A6A6A6" w:themeColor="background1" w:themeShade="A6"/>
            </w:tcBorders>
            <w:vAlign w:val="center"/>
          </w:tcPr>
          <w:p w14:paraId="34F786CA" w14:textId="0E526369"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25" w:type="dxa"/>
            <w:tcBorders>
              <w:top w:val="single" w:sz="4" w:space="0" w:color="A6A6A6" w:themeColor="background1" w:themeShade="A6"/>
            </w:tcBorders>
            <w:vAlign w:val="center"/>
          </w:tcPr>
          <w:p w14:paraId="16FAC309" w14:textId="63C208E6"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6A3EC5">
        <w:tc>
          <w:tcPr>
            <w:tcW w:w="1975" w:type="dxa"/>
            <w:vAlign w:val="center"/>
          </w:tcPr>
          <w:p w14:paraId="2F618280" w14:textId="2B36A6AA"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70" w:type="dxa"/>
            <w:vAlign w:val="center"/>
          </w:tcPr>
          <w:p w14:paraId="4AD82A23" w14:textId="13B6B650"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160" w:type="dxa"/>
            <w:vAlign w:val="center"/>
          </w:tcPr>
          <w:p w14:paraId="61D55F0C" w14:textId="722899F0"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25" w:type="dxa"/>
            <w:vAlign w:val="center"/>
          </w:tcPr>
          <w:p w14:paraId="51AC437F" w14:textId="579035B2"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6A3EC5">
        <w:tc>
          <w:tcPr>
            <w:tcW w:w="1975" w:type="dxa"/>
            <w:vAlign w:val="center"/>
          </w:tcPr>
          <w:p w14:paraId="7F03BC89" w14:textId="0D9A6289" w:rsidR="00B06B88" w:rsidRPr="00757137" w:rsidRDefault="00B06B88"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70" w:type="dxa"/>
            <w:vAlign w:val="center"/>
          </w:tcPr>
          <w:p w14:paraId="4D64D8C4" w14:textId="485546E6" w:rsidR="00B06B88" w:rsidRPr="00757137" w:rsidRDefault="00964B36"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160" w:type="dxa"/>
            <w:vAlign w:val="center"/>
          </w:tcPr>
          <w:p w14:paraId="30DCC0EE" w14:textId="2B20CFAC" w:rsidR="00B06B88" w:rsidRPr="00757137" w:rsidRDefault="00964B36"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25" w:type="dxa"/>
            <w:vAlign w:val="center"/>
          </w:tcPr>
          <w:p w14:paraId="1FE22941" w14:textId="595BA1E4"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6A3EC5">
        <w:tc>
          <w:tcPr>
            <w:tcW w:w="1975" w:type="dxa"/>
            <w:vAlign w:val="center"/>
          </w:tcPr>
          <w:p w14:paraId="6010B3CD" w14:textId="04F65E80" w:rsidR="00B06B88" w:rsidRPr="00757137" w:rsidRDefault="00B06B88"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70" w:type="dxa"/>
            <w:vAlign w:val="center"/>
          </w:tcPr>
          <w:p w14:paraId="7BCE9FE7" w14:textId="637CD43B"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160" w:type="dxa"/>
            <w:vAlign w:val="center"/>
          </w:tcPr>
          <w:p w14:paraId="40D9585B" w14:textId="1FEA9BB1"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25" w:type="dxa"/>
            <w:vAlign w:val="center"/>
          </w:tcPr>
          <w:p w14:paraId="6D1F6336" w14:textId="186EE1D4"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6A3EC5">
        <w:tc>
          <w:tcPr>
            <w:tcW w:w="1975" w:type="dxa"/>
            <w:vAlign w:val="center"/>
          </w:tcPr>
          <w:p w14:paraId="4985856A" w14:textId="6400BBCC"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70" w:type="dxa"/>
            <w:vAlign w:val="center"/>
          </w:tcPr>
          <w:p w14:paraId="225C03FC" w14:textId="46E6CBFA"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160" w:type="dxa"/>
            <w:vAlign w:val="center"/>
          </w:tcPr>
          <w:p w14:paraId="3F11912C" w14:textId="27C16941"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25" w:type="dxa"/>
            <w:vAlign w:val="center"/>
          </w:tcPr>
          <w:p w14:paraId="1FFB086C" w14:textId="33A8DA2C"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6A3EC5">
        <w:tc>
          <w:tcPr>
            <w:tcW w:w="1975" w:type="dxa"/>
            <w:vAlign w:val="center"/>
          </w:tcPr>
          <w:p w14:paraId="29F0DA3C" w14:textId="037A3FEA" w:rsidR="00B06B88" w:rsidRPr="00757137" w:rsidRDefault="00B06B88"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70" w:type="dxa"/>
            <w:vAlign w:val="center"/>
          </w:tcPr>
          <w:p w14:paraId="17F1013F" w14:textId="1F2C08EB"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160" w:type="dxa"/>
            <w:vAlign w:val="center"/>
          </w:tcPr>
          <w:p w14:paraId="13C99260" w14:textId="05316399"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25" w:type="dxa"/>
            <w:vAlign w:val="center"/>
          </w:tcPr>
          <w:p w14:paraId="3701211A" w14:textId="57619D01"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6A3EC5">
        <w:tc>
          <w:tcPr>
            <w:tcW w:w="1975" w:type="dxa"/>
            <w:vAlign w:val="center"/>
          </w:tcPr>
          <w:p w14:paraId="0E7F8873" w14:textId="54D31C8E" w:rsidR="00B06B88" w:rsidRPr="00757137" w:rsidRDefault="00B06B88"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70" w:type="dxa"/>
            <w:vAlign w:val="center"/>
          </w:tcPr>
          <w:p w14:paraId="4DA24F63" w14:textId="72643F08"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160" w:type="dxa"/>
            <w:vAlign w:val="center"/>
          </w:tcPr>
          <w:p w14:paraId="66CC57DD" w14:textId="4A68AF86"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25" w:type="dxa"/>
            <w:vAlign w:val="center"/>
          </w:tcPr>
          <w:p w14:paraId="48539D64" w14:textId="086FF838"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4C23F9" w:rsidRDefault="00AD08C6" w:rsidP="00AD08C6">
      <w:pPr>
        <w:pStyle w:val="Heading3"/>
        <w:spacing w:line="480" w:lineRule="auto"/>
        <w:rPr>
          <w:rFonts w:ascii="Times New Roman" w:hAnsi="Times New Roman" w:cs="Times New Roman"/>
          <w:b/>
          <w:color w:val="000000" w:themeColor="text1"/>
        </w:rPr>
      </w:pPr>
      <w:r w:rsidRPr="004C23F9">
        <w:rPr>
          <w:rFonts w:ascii="Times New Roman" w:hAnsi="Times New Roman" w:cs="Times New Roman"/>
          <w:b/>
          <w:color w:val="000000" w:themeColor="text1"/>
        </w:rPr>
        <w:t>3.</w:t>
      </w:r>
      <w:r>
        <w:rPr>
          <w:rFonts w:ascii="Times New Roman" w:hAnsi="Times New Roman" w:cs="Times New Roman"/>
          <w:b/>
          <w:color w:val="000000" w:themeColor="text1"/>
        </w:rPr>
        <w:t>7</w:t>
      </w:r>
      <w:r w:rsidRPr="004C23F9">
        <w:rPr>
          <w:rFonts w:ascii="Times New Roman" w:hAnsi="Times New Roman" w:cs="Times New Roman"/>
          <w:b/>
          <w:color w:val="000000" w:themeColor="text1"/>
        </w:rPr>
        <w:t xml:space="preserve"> </w:t>
      </w:r>
      <w:r w:rsidR="009737D6">
        <w:rPr>
          <w:rFonts w:ascii="Times New Roman" w:hAnsi="Times New Roman" w:cs="Times New Roman"/>
          <w:b/>
          <w:color w:val="000000" w:themeColor="text1"/>
        </w:rPr>
        <w:t>G</w:t>
      </w:r>
      <w:r>
        <w:rPr>
          <w:rFonts w:ascii="Times New Roman" w:hAnsi="Times New Roman" w:cs="Times New Roman"/>
          <w:b/>
          <w:color w:val="000000" w:themeColor="text1"/>
        </w:rPr>
        <w:t xml:space="preserve">eometric </w:t>
      </w:r>
      <w:r w:rsidR="009737D6">
        <w:rPr>
          <w:rFonts w:ascii="Times New Roman" w:hAnsi="Times New Roman" w:cs="Times New Roman"/>
          <w:b/>
          <w:color w:val="000000" w:themeColor="text1"/>
        </w:rPr>
        <w:t xml:space="preserve">properties of </w:t>
      </w:r>
      <w:r>
        <w:rPr>
          <w:rFonts w:ascii="Times New Roman" w:hAnsi="Times New Roman" w:cs="Times New Roman"/>
          <w:b/>
          <w:color w:val="000000" w:themeColor="text1"/>
        </w:rPr>
        <w:t xml:space="preserve">images </w:t>
      </w:r>
      <w:r w:rsidR="009737D6">
        <w:rPr>
          <w:rFonts w:ascii="Times New Roman" w:hAnsi="Times New Roman" w:cs="Times New Roman"/>
          <w:b/>
          <w:color w:val="000000" w:themeColor="text1"/>
        </w:rPr>
        <w:t>under lens and image plane rotation</w:t>
      </w:r>
      <w:r>
        <w:rPr>
          <w:rFonts w:ascii="Times New Roman" w:hAnsi="Times New Roman" w:cs="Times New Roman"/>
          <w:b/>
          <w:color w:val="000000" w:themeColor="text1"/>
        </w:rPr>
        <w:t xml:space="preserve"> </w:t>
      </w:r>
    </w:p>
    <w:p w14:paraId="565BDC56" w14:textId="2E9FD024" w:rsidR="002F6294" w:rsidRPr="00097C0A" w:rsidRDefault="00BC505F" w:rsidP="00AD08C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9737D6" w:rsidRPr="009737D6">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 xml:space="preserve">on the nature of the geometric </w:t>
      </w:r>
      <w:r w:rsidR="00163FA2">
        <w:rPr>
          <w:rFonts w:ascii="Times New Roman" w:eastAsiaTheme="minorEastAsia" w:hAnsi="Times New Roman" w:cs="Times New Roman"/>
        </w:rPr>
        <w:lastRenderedPageBreak/>
        <w:t>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BA7D72">
          <w:rPr>
            <w:rStyle w:val="Hyperlink"/>
            <w:rFonts w:ascii="Times New Roman" w:eastAsiaTheme="minorEastAsia" w:hAnsi="Times New Roman" w:cs="Times New Roman"/>
          </w:rPr>
          <w:t>Figures 3.</w:t>
        </w:r>
        <w:r w:rsidR="005D3001" w:rsidRPr="00BA7D72">
          <w:rPr>
            <w:rStyle w:val="Hyperlink"/>
            <w:rFonts w:ascii="Times New Roman" w:eastAsiaTheme="minorEastAsia" w:hAnsi="Times New Roman" w:cs="Times New Roman"/>
          </w:rPr>
          <w:t>10</w:t>
        </w:r>
        <w:r w:rsidR="000D38BB" w:rsidRPr="00BA7D72">
          <w:rPr>
            <w:rStyle w:val="Hyperlink"/>
            <w:rFonts w:ascii="Times New Roman" w:eastAsiaTheme="minorEastAsia" w:hAnsi="Times New Roman" w:cs="Times New Roman"/>
          </w:rPr>
          <w:t xml:space="preserve"> – 3.1</w:t>
        </w:r>
        <w:r w:rsidR="005D3001" w:rsidRPr="00BA7D72">
          <w:rPr>
            <w:rStyle w:val="Hyperlink"/>
            <w:rFonts w:ascii="Times New Roman" w:eastAsiaTheme="minorEastAsia" w:hAnsi="Times New Roman" w:cs="Times New Roman"/>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163FA2">
          <w:rPr>
            <w:rStyle w:val="Hyperlink"/>
            <w:rFonts w:ascii="Times New Roman" w:eastAsiaTheme="minorEastAsia" w:hAnsi="Times New Roman" w:cs="Times New Roman"/>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a near plane and a far 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6E328733" w14:textId="77777777" w:rsidR="005843AF" w:rsidRPr="00097C0A" w:rsidRDefault="005D3001" w:rsidP="00757137">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AC727B">
          <w:rPr>
            <w:rStyle w:val="Hyperlink"/>
            <w:rFonts w:ascii="Times New Roman" w:eastAsiaTheme="minorEastAsia" w:hAnsi="Times New Roman" w:cs="Times New Roman"/>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AC727B">
          <w:rPr>
            <w:rStyle w:val="Hyperlink"/>
            <w:rFonts w:ascii="Times New Roman" w:eastAsiaTheme="minorEastAsia" w:hAnsi="Times New Roman" w:cs="Times New Roman"/>
          </w:rPr>
          <w:t>Figure 3.9 (</w:t>
        </w:r>
        <w:r w:rsidR="00AC727B">
          <w:rPr>
            <w:rStyle w:val="Hyperlink"/>
            <w:rFonts w:ascii="Times New Roman" w:eastAsiaTheme="minorEastAsia" w:hAnsi="Times New Roman" w:cs="Times New Roman"/>
          </w:rPr>
          <w:t>b</w:t>
        </w:r>
        <w:r w:rsidR="00AC727B" w:rsidRPr="00AC727B">
          <w:rPr>
            <w:rStyle w:val="Hyperlink"/>
            <w:rFonts w:ascii="Times New Roman" w:eastAsiaTheme="minorEastAsia" w:hAnsi="Times New Roman" w:cs="Times New Roman"/>
          </w:rPr>
          <w:t>)</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BA7D72">
          <w:rPr>
            <w:rStyle w:val="Hyperlink"/>
            <w:rFonts w:ascii="Times New Roman" w:eastAsiaTheme="minorEastAsia" w:hAnsi="Times New Roman" w:cs="Times New Roman"/>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 </w:t>
      </w:r>
    </w:p>
    <w:tbl>
      <w:tblPr>
        <w:tblpPr w:leftFromText="187" w:rightFromText="187" w:topFromText="576" w:vertAnchor="text" w:horzAnchor="margin" w:tblpY="3"/>
        <w:tblOverlap w:val="never"/>
        <w:tblW w:w="0" w:type="auto"/>
        <w:tblLook w:val="04A0" w:firstRow="1" w:lastRow="0" w:firstColumn="1" w:lastColumn="0" w:noHBand="0" w:noVBand="1"/>
      </w:tblPr>
      <w:tblGrid>
        <w:gridCol w:w="8640"/>
      </w:tblGrid>
      <w:tr w:rsidR="005843AF" w:rsidRPr="00097C0A" w14:paraId="0E96A7D7" w14:textId="77777777" w:rsidTr="005843AF">
        <w:tc>
          <w:tcPr>
            <w:tcW w:w="8640" w:type="dxa"/>
          </w:tcPr>
          <w:p w14:paraId="2379B161" w14:textId="77777777" w:rsidR="005843AF" w:rsidRPr="00097C0A" w:rsidRDefault="005843AF" w:rsidP="005843AF">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3D959096" wp14:editId="2DD8A7A1">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17"/>
                          <a:stretch>
                            <a:fillRect/>
                          </a:stretch>
                        </pic:blipFill>
                        <pic:spPr>
                          <a:xfrm>
                            <a:off x="0" y="0"/>
                            <a:ext cx="3406824" cy="4493998"/>
                          </a:xfrm>
                          <a:prstGeom prst="rect">
                            <a:avLst/>
                          </a:prstGeom>
                        </pic:spPr>
                      </pic:pic>
                    </a:graphicData>
                  </a:graphic>
                </wp:inline>
              </w:drawing>
            </w:r>
          </w:p>
        </w:tc>
      </w:tr>
      <w:tr w:rsidR="005843AF" w:rsidRPr="00097C0A" w14:paraId="7E5FD5AF" w14:textId="77777777" w:rsidTr="005843AF">
        <w:tc>
          <w:tcPr>
            <w:tcW w:w="8640" w:type="dxa"/>
          </w:tcPr>
          <w:p w14:paraId="44B18F2A" w14:textId="77777777" w:rsidR="005843AF" w:rsidRPr="00097C0A" w:rsidRDefault="005843AF" w:rsidP="005843AF">
            <w:pPr>
              <w:spacing w:before="120" w:after="0" w:line="480" w:lineRule="auto"/>
              <w:ind w:left="360" w:right="288"/>
              <w:jc w:val="both"/>
              <w:rPr>
                <w:rFonts w:ascii="Times New Roman" w:hAnsi="Times New Roman" w:cs="Times New Roman"/>
              </w:rPr>
            </w:pPr>
            <w:bookmarkStart w:id="58"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58"/>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6ACE109A" w14:textId="77777777" w:rsidR="005843AF" w:rsidRPr="00097C0A" w:rsidRDefault="005843AF" w:rsidP="005843AF">
            <w:pPr>
              <w:tabs>
                <w:tab w:val="right" w:pos="9036"/>
              </w:tabs>
              <w:spacing w:after="360" w:line="120" w:lineRule="auto"/>
              <w:ind w:left="360" w:right="360"/>
              <w:jc w:val="both"/>
              <w:rPr>
                <w:rFonts w:ascii="Times New Roman" w:hAnsi="Times New Roman" w:cs="Times New Roman"/>
                <w:u w:val="single"/>
              </w:rPr>
            </w:pPr>
            <w:r w:rsidRPr="00FC08C1">
              <w:rPr>
                <w:rFonts w:ascii="Times New Roman" w:hAnsi="Times New Roman" w:cs="Times New Roman"/>
                <w:color w:val="808080" w:themeColor="background1" w:themeShade="80"/>
                <w:u w:val="single"/>
              </w:rPr>
              <w:t xml:space="preserve">  </w:t>
            </w:r>
            <w:r w:rsidRPr="00097C0A">
              <w:rPr>
                <w:rFonts w:ascii="Times New Roman" w:hAnsi="Times New Roman" w:cs="Times New Roman"/>
                <w:color w:val="7F7F7F" w:themeColor="text1" w:themeTint="80"/>
                <w:u w:val="single"/>
              </w:rPr>
              <w:tab/>
            </w:r>
          </w:p>
        </w:tc>
      </w:tr>
    </w:tbl>
    <w:p w14:paraId="7A8A0D2A" w14:textId="44022577" w:rsidR="001945F3" w:rsidRDefault="001F5794" w:rsidP="00D5429B">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directio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These translations are shown by </w:t>
      </w:r>
      <w:r w:rsidR="004C4F13" w:rsidRPr="00097C0A">
        <w:rPr>
          <w:rFonts w:ascii="Times New Roman" w:eastAsiaTheme="minorEastAsia" w:hAnsi="Times New Roman" w:cs="Times New Roman"/>
        </w:rPr>
        <w:t xml:space="preserve">the </w:t>
      </w:r>
      <w:r w:rsidR="00CC7C0D" w:rsidRPr="00097C0A">
        <w:rPr>
          <w:rFonts w:ascii="Times New Roman" w:eastAsiaTheme="minorEastAsia" w:hAnsi="Times New Roman" w:cs="Times New Roman"/>
        </w:rPr>
        <w:t>gray</w:t>
      </w:r>
      <w:r w:rsidR="00EC726B" w:rsidRPr="00097C0A">
        <w:rPr>
          <w:rFonts w:ascii="Times New Roman" w:eastAsiaTheme="minorEastAsia" w:hAnsi="Times New Roman" w:cs="Times New Roman"/>
        </w:rPr>
        <w:t>-to-white</w:t>
      </w:r>
      <w:r w:rsidR="00CC7C0D" w:rsidRPr="00097C0A">
        <w:rPr>
          <w:rFonts w:ascii="Times New Roman" w:eastAsiaTheme="minorEastAsia" w:hAnsi="Times New Roman" w:cs="Times New Roman"/>
        </w:rPr>
        <w:t xml:space="preserve"> arrows between the original and shifted positions (drawn if the magnitude of the shift is greater than a certain threshold)</w:t>
      </w:r>
      <w:r w:rsidR="0023292A"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 xml:space="preserve">The </w:t>
      </w:r>
      <w:r w:rsidR="00EC726B" w:rsidRPr="00097C0A">
        <w:rPr>
          <w:rFonts w:ascii="Times New Roman" w:eastAsiaTheme="minorEastAsia" w:hAnsi="Times New Roman" w:cs="Times New Roman"/>
        </w:rPr>
        <w:t xml:space="preserve">white level of the arrows </w:t>
      </w:r>
      <w:r w:rsidR="00B51477" w:rsidRPr="00097C0A">
        <w:rPr>
          <w:rFonts w:ascii="Times New Roman" w:eastAsiaTheme="minorEastAsia" w:hAnsi="Times New Roman" w:cs="Times New Roman"/>
        </w:rPr>
        <w:t>specifies</w:t>
      </w:r>
      <w:r w:rsidR="00774B53" w:rsidRPr="00097C0A">
        <w:rPr>
          <w:rFonts w:ascii="Times New Roman" w:eastAsiaTheme="minorEastAsia" w:hAnsi="Times New Roman" w:cs="Times New Roman"/>
        </w:rPr>
        <w:t xml:space="preserve"> the </w:t>
      </w:r>
      <w:r w:rsidR="006D3F1F" w:rsidRPr="00097C0A">
        <w:rPr>
          <w:rFonts w:ascii="Times New Roman" w:eastAsiaTheme="minorEastAsia" w:hAnsi="Times New Roman" w:cs="Times New Roman"/>
        </w:rPr>
        <w:t xml:space="preserve">normalized </w:t>
      </w:r>
      <w:r w:rsidR="00774B53" w:rsidRPr="00097C0A">
        <w:rPr>
          <w:rFonts w:ascii="Times New Roman" w:eastAsiaTheme="minorEastAsia" w:hAnsi="Times New Roman" w:cs="Times New Roman"/>
        </w:rPr>
        <w:t>magnitude</w:t>
      </w:r>
      <w:r w:rsidR="006D3F1F"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of translation—</w:t>
      </w:r>
      <w:r w:rsidR="00EC726B" w:rsidRPr="00097C0A">
        <w:rPr>
          <w:rFonts w:ascii="Times New Roman" w:eastAsiaTheme="minorEastAsia" w:hAnsi="Times New Roman" w:cs="Times New Roman"/>
        </w:rPr>
        <w:t>brighter</w:t>
      </w:r>
      <w:r w:rsidR="00774B53" w:rsidRPr="00097C0A">
        <w:rPr>
          <w:rFonts w:ascii="Times New Roman" w:eastAsiaTheme="minorEastAsia" w:hAnsi="Times New Roman" w:cs="Times New Roman"/>
        </w:rPr>
        <w:t xml:space="preserve"> indicates </w:t>
      </w:r>
      <w:r w:rsidR="00B51477" w:rsidRPr="00097C0A">
        <w:rPr>
          <w:rFonts w:ascii="Times New Roman" w:eastAsiaTheme="minorEastAsia" w:hAnsi="Times New Roman" w:cs="Times New Roman"/>
        </w:rPr>
        <w:t>relatively</w:t>
      </w:r>
      <w:r w:rsidR="005843AF">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larger translation</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The figures also display information about the standard deviation (SD) of the arrow lengths</w:t>
      </w:r>
      <w:r w:rsidR="0023292A" w:rsidRPr="00097C0A">
        <w:rPr>
          <w:rFonts w:ascii="Times New Roman" w:eastAsiaTheme="minorEastAsia" w:hAnsi="Times New Roman" w:cs="Times New Roman"/>
        </w:rPr>
        <w:t xml:space="preserve">.  </w:t>
      </w:r>
      <w:r w:rsidR="008768FB" w:rsidRPr="00097C0A">
        <w:rPr>
          <w:rFonts w:ascii="Times New Roman" w:eastAsiaTheme="minorEastAsia" w:hAnsi="Times New Roman" w:cs="Times New Roman"/>
        </w:rPr>
        <w:t>This statistic</w:t>
      </w:r>
      <w:r w:rsidR="00B51477" w:rsidRPr="00097C0A">
        <w:rPr>
          <w:rFonts w:ascii="Times New Roman" w:eastAsiaTheme="minorEastAsia" w:hAnsi="Times New Roman" w:cs="Times New Roman"/>
        </w:rPr>
        <w:t xml:space="preserve"> gives a sense of the non-uniform translation of the image points across the image field</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If all image points shift by the same amount, then the standard deviation w</w:t>
      </w:r>
      <w:r w:rsidR="00814E51" w:rsidRPr="00097C0A">
        <w:rPr>
          <w:rFonts w:ascii="Times New Roman" w:eastAsiaTheme="minorEastAsia" w:hAnsi="Times New Roman" w:cs="Times New Roman"/>
        </w:rPr>
        <w:t>ill be zero</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A larger value of the standard deviation indicates greater diversity in shifts, and hence greater </w:t>
      </w:r>
      <w:r w:rsidR="00814E51" w:rsidRPr="00097C0A">
        <w:rPr>
          <w:rFonts w:ascii="Times New Roman" w:eastAsiaTheme="minorEastAsia" w:hAnsi="Times New Roman" w:cs="Times New Roman"/>
        </w:rPr>
        <w:lastRenderedPageBreak/>
        <w:t>distortion</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In addition to the standard deviation, we also measure how much the centroid of the set of points from the two images shifts</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The translation of the centroid gives a </w:t>
      </w:r>
      <w:r w:rsidR="00426012">
        <w:rPr>
          <w:rFonts w:ascii="Times New Roman" w:eastAsiaTheme="minorEastAsia" w:hAnsi="Times New Roman" w:cs="Times New Roman"/>
        </w:rPr>
        <w:t xml:space="preserve">sense </w:t>
      </w:r>
      <w:r w:rsidR="00814E51" w:rsidRPr="00097C0A">
        <w:rPr>
          <w:rFonts w:ascii="Times New Roman" w:eastAsiaTheme="minorEastAsia" w:hAnsi="Times New Roman" w:cs="Times New Roman"/>
        </w:rPr>
        <w:t xml:space="preserve">of how the total image field </w:t>
      </w:r>
      <w:r w:rsidR="00426012">
        <w:rPr>
          <w:rFonts w:ascii="Times New Roman" w:eastAsiaTheme="minorEastAsia" w:hAnsi="Times New Roman" w:cs="Times New Roman"/>
        </w:rPr>
        <w:t>“appear” to shift</w:t>
      </w:r>
      <w:r w:rsidR="0023292A" w:rsidRPr="00097C0A">
        <w:rPr>
          <w:rFonts w:ascii="Times New Roman" w:eastAsiaTheme="minorEastAsia" w:hAnsi="Times New Roman" w:cs="Times New Roman"/>
        </w:rPr>
        <w:t>.</w:t>
      </w:r>
      <w:r w:rsidR="00426012">
        <w:rPr>
          <w:rFonts w:ascii="Times New Roman" w:eastAsiaTheme="minorEastAsia" w:hAnsi="Times New Roman" w:cs="Times New Roman"/>
        </w:rPr>
        <w:t xml:space="preserve">  However, we must note that we consider an image field to have </w:t>
      </w:r>
      <w:r w:rsidR="00426012" w:rsidRPr="00426012">
        <w:rPr>
          <w:rFonts w:ascii="Times New Roman" w:eastAsiaTheme="minorEastAsia" w:hAnsi="Times New Roman" w:cs="Times New Roman"/>
          <w:i/>
        </w:rPr>
        <w:t>translated</w:t>
      </w:r>
      <w:r w:rsidR="00426012">
        <w:rPr>
          <w:rFonts w:ascii="Times New Roman" w:eastAsiaTheme="minorEastAsia" w:hAnsi="Times New Roman" w:cs="Times New Roman"/>
        </w:rPr>
        <w:t xml:space="preserve"> only when </w:t>
      </w:r>
      <w:r w:rsidR="00426012" w:rsidRPr="00426012">
        <w:rPr>
          <w:rFonts w:ascii="Times New Roman" w:eastAsiaTheme="minorEastAsia" w:hAnsi="Times New Roman" w:cs="Times New Roman"/>
          <w:i/>
        </w:rPr>
        <w:t>all</w:t>
      </w:r>
      <w:r w:rsidR="00426012">
        <w:rPr>
          <w:rFonts w:ascii="Times New Roman" w:eastAsiaTheme="minorEastAsia" w:hAnsi="Times New Roman" w:cs="Times New Roman"/>
        </w:rPr>
        <w:t xml:space="preserve"> image points have at least a fixed minimum amount of shift in the direction of translation. </w:t>
      </w:r>
      <w:r w:rsidR="0023292A" w:rsidRPr="00097C0A">
        <w:rPr>
          <w:rFonts w:ascii="Times New Roman" w:eastAsiaTheme="minorEastAsia" w:hAnsi="Times New Roman" w:cs="Times New Roman"/>
        </w:rPr>
        <w:t xml:space="preserve">  </w:t>
      </w:r>
      <w:r w:rsidR="00C45C8B" w:rsidRPr="00097C0A">
        <w:rPr>
          <w:rFonts w:ascii="Times New Roman" w:eastAsiaTheme="minorEastAsia" w:hAnsi="Times New Roman" w:cs="Times New Roman"/>
        </w:rPr>
        <w:t>N</w:t>
      </w:r>
      <w:r w:rsidR="009929FD" w:rsidRPr="00097C0A">
        <w:rPr>
          <w:rFonts w:ascii="Times New Roman" w:eastAsiaTheme="minorEastAsia" w:hAnsi="Times New Roman" w:cs="Times New Roman"/>
        </w:rPr>
        <w:t>ote that in</w:t>
      </w:r>
      <w:r w:rsidR="005B3611" w:rsidRPr="00097C0A">
        <w:rPr>
          <w:rFonts w:ascii="Times New Roman" w:eastAsiaTheme="minorEastAsia" w:hAnsi="Times New Roman" w:cs="Times New Roman"/>
        </w:rPr>
        <w:t xml:space="preserve"> all cases shown here</w:t>
      </w:r>
      <w:r w:rsidR="009322AF" w:rsidRPr="00097C0A">
        <w:rPr>
          <w:rFonts w:ascii="Times New Roman" w:eastAsiaTheme="minorEastAsia" w:hAnsi="Times New Roman" w:cs="Times New Roman"/>
        </w:rPr>
        <w:t xml:space="preserve">, the </w:t>
      </w:r>
      <w:r w:rsidR="009322AF" w:rsidRPr="00097C0A">
        <w:rPr>
          <w:rFonts w:ascii="Times New Roman" w:eastAsiaTheme="minorEastAsia" w:hAnsi="Times New Roman" w:cs="Times New Roman"/>
          <w:i/>
        </w:rPr>
        <w:t>image po</w:t>
      </w:r>
      <w:r w:rsidR="005B3611" w:rsidRPr="00097C0A">
        <w:rPr>
          <w:rFonts w:ascii="Times New Roman" w:eastAsiaTheme="minorEastAsia" w:hAnsi="Times New Roman" w:cs="Times New Roman"/>
          <w:i/>
        </w:rPr>
        <w:t>ints</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ere</w:t>
      </w:r>
      <w:r w:rsidR="005B3611" w:rsidRPr="00097C0A">
        <w:rPr>
          <w:rFonts w:ascii="Times New Roman" w:eastAsiaTheme="minorEastAsia" w:hAnsi="Times New Roman" w:cs="Times New Roman"/>
        </w:rPr>
        <w:t xml:space="preserve"> not determined </w:t>
      </w:r>
      <w:r w:rsidR="00814E51" w:rsidRPr="00097C0A">
        <w:rPr>
          <w:rFonts w:ascii="Times New Roman" w:eastAsiaTheme="minorEastAsia" w:hAnsi="Times New Roman" w:cs="Times New Roman"/>
        </w:rPr>
        <w:t>using a</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best focus</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 xml:space="preserve"> criterion</w:t>
      </w:r>
      <w:r w:rsidR="009322AF" w:rsidRPr="00097C0A">
        <w:rPr>
          <w:rFonts w:ascii="Times New Roman" w:eastAsiaTheme="minorEastAsia" w:hAnsi="Times New Roman" w:cs="Times New Roman"/>
        </w:rPr>
        <w:t xml:space="preserve">, but rather by the </w:t>
      </w:r>
      <w:r w:rsidR="00814E51" w:rsidRPr="00097C0A">
        <w:rPr>
          <w:rFonts w:ascii="Times New Roman" w:eastAsiaTheme="minorEastAsia" w:hAnsi="Times New Roman" w:cs="Times New Roman"/>
        </w:rPr>
        <w:t>point</w:t>
      </w:r>
      <w:r w:rsidR="009322AF" w:rsidRPr="00097C0A">
        <w:rPr>
          <w:rFonts w:ascii="Times New Roman" w:eastAsiaTheme="minorEastAsia" w:hAnsi="Times New Roman" w:cs="Times New Roman"/>
        </w:rPr>
        <w:t xml:space="preserve"> of intersection of the chief ray</w:t>
      </w:r>
      <w:r w:rsidR="00814E51" w:rsidRPr="00097C0A">
        <w:rPr>
          <w:rFonts w:ascii="Times New Roman" w:eastAsiaTheme="minorEastAsia" w:hAnsi="Times New Roman" w:cs="Times New Roman"/>
        </w:rPr>
        <w:t>s</w:t>
      </w:r>
      <w:r w:rsidR="009322AF" w:rsidRPr="00097C0A">
        <w:rPr>
          <w:rFonts w:ascii="Times New Roman" w:eastAsiaTheme="minorEastAsia" w:hAnsi="Times New Roman" w:cs="Times New Roman"/>
        </w:rPr>
        <w:t xml:space="preserve"> with </w:t>
      </w:r>
      <w:r w:rsidR="005B3611" w:rsidRPr="00097C0A">
        <w:rPr>
          <w:rFonts w:ascii="Times New Roman" w:eastAsiaTheme="minorEastAsia" w:hAnsi="Times New Roman" w:cs="Times New Roman"/>
        </w:rPr>
        <w:t>the</w:t>
      </w:r>
      <w:r w:rsidR="009322AF" w:rsidRPr="00097C0A">
        <w:rPr>
          <w:rFonts w:ascii="Times New Roman" w:eastAsiaTheme="minorEastAsia" w:hAnsi="Times New Roman" w:cs="Times New Roman"/>
        </w:rPr>
        <w:t xml:space="preserve"> image plane</w:t>
      </w:r>
      <w:r w:rsidR="0023292A"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However, this </w:t>
      </w:r>
      <w:r w:rsidR="001945F3" w:rsidRPr="00097C0A">
        <w:rPr>
          <w:rFonts w:ascii="Times New Roman" w:eastAsiaTheme="minorEastAsia" w:hAnsi="Times New Roman" w:cs="Times New Roman"/>
        </w:rPr>
        <w:t xml:space="preserve">definition of the </w:t>
      </w:r>
      <w:r w:rsidR="001945F3" w:rsidRPr="00097C0A">
        <w:rPr>
          <w:rFonts w:ascii="Times New Roman" w:eastAsiaTheme="minorEastAsia" w:hAnsi="Times New Roman" w:cs="Times New Roman"/>
          <w:i/>
        </w:rPr>
        <w:t>image</w:t>
      </w:r>
      <w:r w:rsidR="001945F3" w:rsidRPr="00097C0A">
        <w:rPr>
          <w:rFonts w:ascii="Times New Roman" w:eastAsiaTheme="minorEastAsia" w:hAnsi="Times New Roman" w:cs="Times New Roman"/>
        </w:rPr>
        <w:t xml:space="preserve"> adopted for the current discussion</w:t>
      </w:r>
      <w:r w:rsidR="009322AF"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does not limit the study of </w:t>
      </w:r>
      <w:r w:rsidR="000D38BB" w:rsidRPr="00097C0A">
        <w:rPr>
          <w:rFonts w:ascii="Times New Roman" w:eastAsiaTheme="minorEastAsia" w:hAnsi="Times New Roman" w:cs="Times New Roman"/>
        </w:rPr>
        <w:t>geometric properties, such as the kind of transformations induced</w:t>
      </w:r>
      <w:r w:rsidR="004C4F13" w:rsidRPr="00097C0A">
        <w:rPr>
          <w:rFonts w:ascii="Times New Roman" w:eastAsiaTheme="minorEastAsia" w:hAnsi="Times New Roman" w:cs="Times New Roman"/>
        </w:rPr>
        <w:t xml:space="preserve"> by the rotations of the sensor and lens planes</w:t>
      </w:r>
      <w:r w:rsidR="0023292A" w:rsidRPr="00097C0A">
        <w:rPr>
          <w:rFonts w:ascii="Times New Roman" w:eastAsiaTheme="minorEastAsia" w:hAnsi="Times New Roman" w:cs="Times New Roman"/>
        </w:rPr>
        <w:t xml:space="preserve">.  </w:t>
      </w:r>
    </w:p>
    <w:p w14:paraId="17CCAAA2" w14:textId="7D5129A5" w:rsidR="00484817" w:rsidRPr="00DE17DF" w:rsidRDefault="00BA30DC" w:rsidP="00D5429B">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27D6063C" w:rsidR="00FC08C1" w:rsidRPr="00FC08C1" w:rsidRDefault="00CE32CD" w:rsidP="00D5429B">
      <w:pPr>
        <w:spacing w:line="480" w:lineRule="auto"/>
        <w:ind w:firstLine="576"/>
        <w:jc w:val="both"/>
        <w:rPr>
          <w:rFonts w:ascii="Times New Roman" w:hAnsi="Times New Roman" w:cs="Times New Roman"/>
        </w:rPr>
      </w:pPr>
      <w:hyperlink w:anchor="Figure_3_10" w:history="1">
        <w:r w:rsidR="004A3956" w:rsidRPr="00F9383D">
          <w:rPr>
            <w:rStyle w:val="Hyperlink"/>
            <w:rFonts w:ascii="Times New Roman" w:hAnsi="Times New Roman" w:cs="Times New Roman"/>
          </w:rPr>
          <w:t>Figure 3.</w:t>
        </w:r>
        <w:r w:rsidR="005D3001" w:rsidRPr="00F9383D">
          <w:rPr>
            <w:rStyle w:val="Hyperlink"/>
            <w:rFonts w:ascii="Times New Roman" w:hAnsi="Times New Roman" w:cs="Times New Roman"/>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04552A2E" w:rsidR="00A74472" w:rsidRPr="00C323F1" w:rsidRDefault="00F9383D" w:rsidP="00D5429B">
      <w:pPr>
        <w:pStyle w:val="ListParagraph"/>
        <w:numPr>
          <w:ilvl w:val="0"/>
          <w:numId w:val="13"/>
        </w:numPr>
        <w:spacing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C323F1">
          <w:rPr>
            <w:rStyle w:val="Hyperlink"/>
            <w:rFonts w:ascii="Times New Roman" w:eastAsiaTheme="minorEastAsia" w:hAnsi="Times New Roman" w:cs="Times New Roman"/>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 xml:space="preserve">mapping </w:t>
      </w:r>
      <w:r w:rsidR="00A74472" w:rsidRPr="00C323F1">
        <w:rPr>
          <w:rFonts w:ascii="Times New Roman" w:eastAsiaTheme="minorEastAsia" w:hAnsi="Times New Roman" w:cs="Times New Roman"/>
        </w:rPr>
        <w:lastRenderedPageBreak/>
        <w:t>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10222CE8"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D5429B">
      <w:pPr>
        <w:pStyle w:val="Heading4"/>
        <w:spacing w:line="480" w:lineRule="auto"/>
        <w:jc w:val="both"/>
        <w:rPr>
          <w:rFonts w:ascii="Times New Roman" w:eastAsiaTheme="minorEastAsia" w:hAnsi="Times New Roman" w:cs="Times New Roman"/>
          <w:b/>
          <w:color w:val="auto"/>
        </w:rPr>
      </w:pPr>
      <w:bookmarkStart w:id="59" w:name="_3.7.2_Properties_of"/>
      <w:bookmarkEnd w:id="59"/>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34FD99FD" w:rsidR="006F70EE" w:rsidRPr="006F70EE" w:rsidRDefault="006F70EE" w:rsidP="00D5429B">
      <w:pPr>
        <w:spacing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6F70EE">
          <w:rPr>
            <w:rStyle w:val="Hyperlink"/>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6F70EE">
          <w:rPr>
            <w:rStyle w:val="Hyperlink"/>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C12687">
      <w:pPr>
        <w:pStyle w:val="ListParagraph"/>
        <w:numPr>
          <w:ilvl w:val="0"/>
          <w:numId w:val="14"/>
        </w:numPr>
        <w:spacing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Also, because the amount of shift of the image 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09DC1FE4" w:rsidR="005D3281"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4D30C6">
          <w:rPr>
            <w:rStyle w:val="Hyperlink"/>
            <w:rFonts w:ascii="Times New Roman" w:eastAsiaTheme="minorEastAsia" w:hAnsi="Times New Roman" w:cs="Times New Roman"/>
          </w:rPr>
          <w:t>Figure 3</w:t>
        </w:r>
        <w:r w:rsidR="0023292A" w:rsidRPr="004D30C6">
          <w:rPr>
            <w:rStyle w:val="Hyperlink"/>
            <w:rFonts w:ascii="Times New Roman" w:eastAsiaTheme="minorEastAsia" w:hAnsi="Times New Roman" w:cs="Times New Roman"/>
          </w:rPr>
          <w:t>.</w:t>
        </w:r>
        <w:r w:rsidRPr="004D30C6">
          <w:rPr>
            <w:rStyle w:val="Hyperlink"/>
            <w:rFonts w:ascii="Times New Roman" w:eastAsiaTheme="minorEastAsia" w:hAnsi="Times New Roman" w:cs="Times New Roman"/>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49B6042B"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097C0A">
      <w:pPr>
        <w:pStyle w:val="ListParagraph"/>
        <w:numPr>
          <w:ilvl w:val="0"/>
          <w:numId w:val="1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27355791"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8A17B50" w14:textId="3883F051" w:rsidR="003C35A7" w:rsidRPr="00097C0A" w:rsidRDefault="003C35A7" w:rsidP="00097C0A">
      <w:pPr>
        <w:pStyle w:val="ListParagraph"/>
        <w:spacing w:line="480" w:lineRule="auto"/>
        <w:jc w:val="both"/>
        <w:rPr>
          <w:rFonts w:ascii="Times New Roman" w:eastAsiaTheme="minorEastAsia" w:hAnsi="Times New Roman" w:cs="Times New Roman"/>
        </w:rPr>
      </w:pPr>
    </w:p>
    <w:p w14:paraId="40A02430" w14:textId="4C010022" w:rsidR="008437C5" w:rsidRPr="00DE17DF" w:rsidRDefault="00DE17DF" w:rsidP="00005C1F">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38232D97" w:rsidR="00005C1F" w:rsidRPr="00005C1F" w:rsidRDefault="00D41D92" w:rsidP="00005C1F">
      <w:pPr>
        <w:spacing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877210">
          <w:rPr>
            <w:rStyle w:val="Hyperlink"/>
          </w:rPr>
          <w:t>Figu</w:t>
        </w:r>
        <w:r w:rsidR="00877210" w:rsidRPr="00877210">
          <w:rPr>
            <w:rStyle w:val="Hyperlink"/>
          </w:rPr>
          <w:t>re 3.14</w:t>
        </w:r>
      </w:hyperlink>
      <w:r w:rsidR="00877210">
        <w:t xml:space="preserve"> and </w:t>
      </w:r>
      <w:hyperlink w:anchor="Figure_3_15" w:history="1">
        <w:r w:rsidR="00877210" w:rsidRPr="00877210">
          <w:rPr>
            <w:rStyle w:val="Hyperlink"/>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23F9B19F" w:rsidR="00B214C9"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 xml:space="preserve">This is a very important property that can be used for several computational imaging techniques that rely </w:t>
      </w:r>
      <w:r>
        <w:rPr>
          <w:rFonts w:ascii="Times New Roman" w:eastAsiaTheme="minorEastAsia" w:hAnsi="Times New Roman" w:cs="Times New Roman"/>
        </w:rPr>
        <w:lastRenderedPageBreak/>
        <w:t>on multiple image capture</w:t>
      </w:r>
      <w:r w:rsidR="0029245C">
        <w:rPr>
          <w:rFonts w:ascii="Times New Roman" w:eastAsiaTheme="minorEastAsia" w:hAnsi="Times New Roman" w:cs="Times New Roman"/>
        </w:rPr>
        <w:t>, including omnifocus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05169929"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097C0A">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2EB9629C" w14:textId="77777777" w:rsidTr="00412D68">
        <w:tc>
          <w:tcPr>
            <w:tcW w:w="7910" w:type="dxa"/>
            <w:shd w:val="clear" w:color="auto" w:fill="auto"/>
            <w:vAlign w:val="center"/>
          </w:tcPr>
          <w:p w14:paraId="1A9FF8C0" w14:textId="21414AD5"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0616AB61" w14:textId="027AA317"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18"/>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944CDB">
            <w:pPr>
              <w:spacing w:before="120" w:after="0" w:line="480" w:lineRule="auto"/>
              <w:ind w:left="360" w:right="288"/>
              <w:jc w:val="both"/>
              <w:rPr>
                <w:rFonts w:ascii="Times New Roman" w:hAnsi="Times New Roman" w:cs="Times New Roman"/>
              </w:rPr>
            </w:pPr>
            <w:bookmarkStart w:id="60"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60"/>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3773D179" w14:textId="12A2BDC7"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F94F7C">
        <w:trPr>
          <w:jc w:val="center"/>
        </w:trPr>
        <w:tc>
          <w:tcPr>
            <w:tcW w:w="8676"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19">
                            <a:extLst>
                              <a:ext uri="{BEBA8EAE-BF5A-486C-A8C5-ECC9F3942E4B}">
                                <a14:imgProps xmlns:a14="http://schemas.microsoft.com/office/drawing/2010/main">
                                  <a14:imgLayer r:embed="rId20">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F94F7C">
        <w:trPr>
          <w:jc w:val="center"/>
        </w:trPr>
        <w:tc>
          <w:tcPr>
            <w:tcW w:w="8676" w:type="dxa"/>
          </w:tcPr>
          <w:p w14:paraId="2310B39A" w14:textId="3303D27F" w:rsidR="007D7E49" w:rsidRPr="00097C0A" w:rsidRDefault="00722A42" w:rsidP="00944CDB">
            <w:pPr>
              <w:spacing w:before="120" w:after="0" w:line="480" w:lineRule="auto"/>
              <w:ind w:left="360" w:right="288"/>
              <w:jc w:val="both"/>
              <w:rPr>
                <w:rFonts w:ascii="Times New Roman" w:hAnsi="Times New Roman" w:cs="Times New Roman"/>
              </w:rPr>
            </w:pPr>
            <w:bookmarkStart w:id="61" w:name="Figure_3_11"/>
            <w:r>
              <w:rPr>
                <w:rFonts w:ascii="Times New Roman" w:hAnsi="Times New Roman" w:cs="Times New Roman"/>
                <w:b/>
                <w:color w:val="C00000"/>
              </w:rPr>
              <w:t>Figure 3.11</w:t>
            </w:r>
            <w:bookmarkEnd w:id="61"/>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5108B0">
                <w:rPr>
                  <w:rStyle w:val="Hyperlink"/>
                  <w:rFonts w:ascii="Times New Roman" w:eastAsiaTheme="minorEastAsia" w:hAnsi="Times New Roman" w:cs="Times New Roman"/>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p w14:paraId="5DBA0ED5" w14:textId="656E00B3" w:rsidR="007D7E49" w:rsidRPr="00097C0A" w:rsidRDefault="007D7E49">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6AE03DD7" w14:textId="77777777" w:rsidTr="00F94F7C">
        <w:trPr>
          <w:jc w:val="center"/>
        </w:trPr>
        <w:tc>
          <w:tcPr>
            <w:tcW w:w="8676" w:type="dxa"/>
          </w:tcPr>
          <w:p w14:paraId="1929925A" w14:textId="53A349C7"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3A5238B3" wp14:editId="43090C5D">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21"/>
                          <a:stretch>
                            <a:fillRect/>
                          </a:stretch>
                        </pic:blipFill>
                        <pic:spPr>
                          <a:xfrm>
                            <a:off x="0" y="0"/>
                            <a:ext cx="5029200" cy="6793992"/>
                          </a:xfrm>
                          <a:prstGeom prst="rect">
                            <a:avLst/>
                          </a:prstGeom>
                        </pic:spPr>
                      </pic:pic>
                    </a:graphicData>
                  </a:graphic>
                </wp:inline>
              </w:drawing>
            </w:r>
          </w:p>
        </w:tc>
      </w:tr>
      <w:tr w:rsidR="007D7E49" w:rsidRPr="00097C0A" w14:paraId="5D1CE66B" w14:textId="77777777" w:rsidTr="00F94F7C">
        <w:trPr>
          <w:jc w:val="center"/>
        </w:trPr>
        <w:tc>
          <w:tcPr>
            <w:tcW w:w="8676" w:type="dxa"/>
          </w:tcPr>
          <w:p w14:paraId="37B160D2" w14:textId="0B59ADC7" w:rsidR="007D7E49" w:rsidRPr="00097C0A" w:rsidRDefault="00722A42" w:rsidP="00944CDB">
            <w:pPr>
              <w:spacing w:before="120" w:after="0" w:line="480" w:lineRule="auto"/>
              <w:ind w:left="360" w:right="288"/>
              <w:jc w:val="both"/>
              <w:rPr>
                <w:rFonts w:ascii="Times New Roman" w:hAnsi="Times New Roman" w:cs="Times New Roman"/>
              </w:rPr>
            </w:pPr>
            <w:bookmarkStart w:id="62" w:name="Figure_3_12"/>
            <w:r>
              <w:rPr>
                <w:rFonts w:ascii="Times New Roman" w:hAnsi="Times New Roman" w:cs="Times New Roman"/>
                <w:b/>
                <w:color w:val="C00000"/>
              </w:rPr>
              <w:t>Figure 3.12</w:t>
            </w:r>
            <w:bookmarkEnd w:id="62"/>
            <w:r w:rsidR="007D7E49" w:rsidRPr="00097C0A">
              <w:rPr>
                <w:rFonts w:ascii="Times New Roman" w:hAnsi="Times New Roman" w:cs="Times New Roman"/>
                <w:color w:val="C00000"/>
              </w:rPr>
              <w:t xml:space="preserve"> </w:t>
            </w:r>
            <w:r w:rsidR="00191D3E"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191D3E" w:rsidRPr="00097C0A">
              <w:rPr>
                <w:rFonts w:ascii="Times New Roman" w:hAnsi="Times New Roman" w:cs="Times New Roman"/>
              </w:rPr>
              <w:t>for varying pupil magnifications</w:t>
            </w:r>
            <w:r w:rsidR="0023292A" w:rsidRPr="00097C0A">
              <w:rPr>
                <w:rFonts w:ascii="Times New Roman" w:hAnsi="Times New Roman" w:cs="Times New Roman"/>
              </w:rPr>
              <w:t xml:space="preserve">.  </w:t>
            </w:r>
            <w:r w:rsidR="007D7E49"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7D7E49"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7D7E49" w:rsidRPr="00097C0A">
              <w:rPr>
                <w:rFonts w:ascii="Times New Roman" w:eastAsiaTheme="minorEastAsia" w:hAnsi="Times New Roman" w:cs="Times New Roman"/>
              </w:rPr>
              <w:t xml:space="preserve">, </w:t>
            </w:r>
            <w:r w:rsidR="007D7E49"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2ADC3653" w14:textId="3A2E44FA" w:rsidR="007D7E49"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0F9CBCF1" w14:textId="70A46598"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844684" w:rsidRPr="00097C0A" w14:paraId="6142C6EE" w14:textId="77777777" w:rsidTr="00412D68">
        <w:trPr>
          <w:jc w:val="center"/>
        </w:trPr>
        <w:tc>
          <w:tcPr>
            <w:tcW w:w="8640" w:type="dxa"/>
          </w:tcPr>
          <w:p w14:paraId="5A78A445" w14:textId="6EADEC9C" w:rsidR="00844684"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22"/>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412D68">
        <w:trPr>
          <w:jc w:val="center"/>
        </w:trPr>
        <w:tc>
          <w:tcPr>
            <w:tcW w:w="8640" w:type="dxa"/>
          </w:tcPr>
          <w:p w14:paraId="59D67D77" w14:textId="2BF07D65" w:rsidR="00844684" w:rsidRPr="00097C0A" w:rsidRDefault="00844684" w:rsidP="00944CDB">
            <w:pPr>
              <w:spacing w:before="120" w:after="0" w:line="480" w:lineRule="auto"/>
              <w:ind w:left="360" w:right="288"/>
              <w:jc w:val="both"/>
              <w:rPr>
                <w:rFonts w:ascii="Times New Roman" w:hAnsi="Times New Roman" w:cs="Times New Roman"/>
              </w:rPr>
            </w:pPr>
            <w:bookmarkStart w:id="63"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63"/>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r w:rsidR="00C376E2" w:rsidRPr="00097C0A" w14:paraId="6143148D" w14:textId="77777777" w:rsidTr="00412D68">
        <w:trPr>
          <w:jc w:val="center"/>
        </w:trPr>
        <w:tc>
          <w:tcPr>
            <w:tcW w:w="8640" w:type="dxa"/>
          </w:tcPr>
          <w:p w14:paraId="6F9FD1DE" w14:textId="77777777" w:rsidR="00C376E2"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23"/>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412D68">
        <w:trPr>
          <w:jc w:val="center"/>
        </w:trPr>
        <w:tc>
          <w:tcPr>
            <w:tcW w:w="8640" w:type="dxa"/>
          </w:tcPr>
          <w:p w14:paraId="65785C6E" w14:textId="396DC09B" w:rsidR="00C376E2" w:rsidRPr="00097C0A" w:rsidRDefault="00C376E2" w:rsidP="00944CDB">
            <w:pPr>
              <w:spacing w:before="120" w:after="0" w:line="480" w:lineRule="auto"/>
              <w:ind w:left="360" w:right="288"/>
              <w:jc w:val="both"/>
              <w:rPr>
                <w:rFonts w:ascii="Times New Roman" w:hAnsi="Times New Roman" w:cs="Times New Roman"/>
              </w:rPr>
            </w:pPr>
            <w:bookmarkStart w:id="64"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64"/>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24"/>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7EE8286B" w:rsidR="00672CB5" w:rsidRPr="00097C0A" w:rsidRDefault="00672CB5" w:rsidP="00944CDB">
            <w:pPr>
              <w:spacing w:before="120" w:after="0" w:line="480" w:lineRule="auto"/>
              <w:ind w:left="360" w:right="288"/>
              <w:jc w:val="both"/>
              <w:rPr>
                <w:rFonts w:ascii="Times New Roman" w:hAnsi="Times New Roman" w:cs="Times New Roman"/>
              </w:rPr>
            </w:pPr>
            <w:bookmarkStart w:id="65"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65"/>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from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Default="00877210" w:rsidP="00F6517F">
      <w:pPr>
        <w:pStyle w:val="Heading3"/>
        <w:spacing w:line="480" w:lineRule="auto"/>
        <w:rPr>
          <w:rFonts w:ascii="Times New Roman" w:hAnsi="Times New Roman" w:cs="Times New Roman"/>
          <w:b/>
          <w:color w:val="000000" w:themeColor="text1"/>
        </w:rPr>
      </w:pPr>
      <w:r>
        <w:rPr>
          <w:rFonts w:ascii="Times New Roman" w:hAnsi="Times New Roman" w:cs="Times New Roman"/>
          <w:b/>
          <w:color w:val="000000" w:themeColor="text1"/>
        </w:rPr>
        <w:lastRenderedPageBreak/>
        <w:t xml:space="preserve">3.8 </w:t>
      </w:r>
      <w:r w:rsidRPr="00877210">
        <w:rPr>
          <w:rFonts w:ascii="Times New Roman" w:hAnsi="Times New Roman" w:cs="Times New Roman"/>
          <w:b/>
          <w:color w:val="000000" w:themeColor="text1"/>
        </w:rPr>
        <w:t>Summary</w:t>
      </w:r>
    </w:p>
    <w:p w14:paraId="285F7C7A" w14:textId="53C39ED7" w:rsidR="00877210" w:rsidRPr="00D90025" w:rsidRDefault="00C12687" w:rsidP="00F6517F">
      <w:pPr>
        <w:spacing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Pr="00D90025">
        <w:rPr>
          <w:rFonts w:ascii="Times New Roman" w:hAnsi="Times New Roman" w:cs="Times New Roman"/>
        </w:rPr>
        <w:t>(3.27)</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CE32CD"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D976D7">
      <w:pPr>
        <w:spacing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D02EA">
      <w:pPr>
        <w:pStyle w:val="ListParagraph"/>
        <w:numPr>
          <w:ilvl w:val="0"/>
          <w:numId w:val="25"/>
        </w:numPr>
        <w:spacing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F25539">
      <w:pPr>
        <w:spacing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1092E23B" w14:textId="56A9F151" w:rsidR="00837A2E" w:rsidRDefault="00837A2E" w:rsidP="00C376E2">
      <w:pPr>
        <w:rPr>
          <w:rFonts w:ascii="Times New Roman" w:hAnsi="Times New Roman" w:cs="Times New Roman"/>
        </w:rPr>
      </w:pPr>
    </w:p>
    <w:p w14:paraId="509B9042" w14:textId="4D518219" w:rsidR="00837A2E" w:rsidRDefault="00837A2E" w:rsidP="00C376E2">
      <w:pPr>
        <w:rPr>
          <w:rFonts w:ascii="Times New Roman" w:hAnsi="Times New Roman" w:cs="Times New Roman"/>
        </w:rPr>
      </w:pP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3C34174D" w:rsidR="00CD447A" w:rsidRDefault="00CD447A" w:rsidP="00CD447A">
      <w:pPr>
        <w:spacing w:after="160" w:line="259" w:lineRule="auto"/>
      </w:pPr>
    </w:p>
    <w:p w14:paraId="133DBC2E" w14:textId="77777777" w:rsidR="00CD447A" w:rsidRDefault="00CD447A" w:rsidP="00CD447A">
      <w:pPr>
        <w:spacing w:after="160" w:line="259" w:lineRule="auto"/>
        <w:rPr>
          <w:rFonts w:asciiTheme="majorHAnsi" w:eastAsiaTheme="majorEastAsia" w:hAnsiTheme="majorHAnsi" w:cstheme="majorBidi"/>
          <w:sz w:val="32"/>
          <w:szCs w:val="32"/>
        </w:rPr>
      </w:pPr>
    </w:p>
    <w:p w14:paraId="4268EC47" w14:textId="0D558761" w:rsidR="00CD447A" w:rsidRPr="00A721FD" w:rsidRDefault="00CD447A" w:rsidP="00CD447A">
      <w:pPr>
        <w:pStyle w:val="Heading1"/>
        <w:spacing w:before="0" w:line="480" w:lineRule="auto"/>
        <w:ind w:left="720" w:hanging="720"/>
        <w:jc w:val="center"/>
        <w:rPr>
          <w:rFonts w:ascii="Times New Roman" w:hAnsi="Times New Roman" w:cs="Times New Roman"/>
          <w:color w:val="auto"/>
        </w:rPr>
      </w:pPr>
      <w:r w:rsidRPr="00A721FD">
        <w:rPr>
          <w:rFonts w:ascii="Times New Roman" w:hAnsi="Times New Roman" w:cs="Times New Roman"/>
          <w:color w:val="auto"/>
        </w:rPr>
        <w:t xml:space="preserve">Chapter </w:t>
      </w:r>
      <w:r>
        <w:rPr>
          <w:rFonts w:ascii="Times New Roman" w:hAnsi="Times New Roman" w:cs="Times New Roman"/>
          <w:color w:val="auto"/>
        </w:rPr>
        <w:t>4</w:t>
      </w:r>
    </w:p>
    <w:p w14:paraId="4E3D4924" w14:textId="747013D9" w:rsidR="00CD447A" w:rsidRPr="00A721FD" w:rsidRDefault="00CD447A" w:rsidP="00CD447A">
      <w:pPr>
        <w:spacing w:line="480" w:lineRule="auto"/>
        <w:jc w:val="center"/>
        <w:rPr>
          <w:rStyle w:val="Heading2Char"/>
          <w:rFonts w:ascii="Times New Roman" w:hAnsi="Times New Roman" w:cs="Times New Roman"/>
          <w:b/>
          <w:color w:val="auto"/>
        </w:rPr>
      </w:pPr>
      <w:r>
        <w:rPr>
          <w:rStyle w:val="Heading2Char"/>
          <w:rFonts w:ascii="Times New Roman" w:hAnsi="Times New Roman" w:cs="Times New Roman"/>
          <w:b/>
          <w:color w:val="auto"/>
        </w:rPr>
        <w:fldChar w:fldCharType="begin"/>
      </w:r>
      <w:r>
        <w:rPr>
          <w:rStyle w:val="Heading2Char"/>
          <w:rFonts w:ascii="Times New Roman" w:hAnsi="Times New Roman" w:cs="Times New Roman"/>
          <w:b/>
          <w:color w:val="auto"/>
        </w:rPr>
        <w:instrText xml:space="preserve"> MACROBUTTON RemoveChapterIncreaseMark \* MERGEFORMAT </w:instrText>
      </w:r>
      <w:r>
        <w:rPr>
          <w:rStyle w:val="Heading2Char"/>
          <w:rFonts w:ascii="Times New Roman" w:hAnsi="Times New Roman" w:cs="Times New Roman"/>
          <w:b/>
          <w:color w:val="auto"/>
        </w:rPr>
        <w:fldChar w:fldCharType="begin"/>
      </w:r>
      <w:r>
        <w:rPr>
          <w:rStyle w:val="Heading2Char"/>
          <w:rFonts w:ascii="Times New Roman" w:hAnsi="Times New Roman" w:cs="Times New Roman"/>
          <w:b/>
          <w:color w:val="auto"/>
        </w:rPr>
        <w:instrText xml:space="preserve"> SEQ EqnChapter \n \h \* MERGEFORMAT </w:instrText>
      </w:r>
      <w:r>
        <w:rPr>
          <w:rStyle w:val="Heading2Char"/>
          <w:rFonts w:ascii="Times New Roman" w:hAnsi="Times New Roman" w:cs="Times New Roman"/>
          <w:b/>
          <w:color w:val="auto"/>
        </w:rPr>
        <w:fldChar w:fldCharType="end"/>
      </w:r>
      <w:r>
        <w:rPr>
          <w:rStyle w:val="Heading2Char"/>
          <w:rFonts w:ascii="Times New Roman" w:hAnsi="Times New Roman" w:cs="Times New Roman"/>
          <w:b/>
          <w:color w:val="auto"/>
        </w:rPr>
        <w:fldChar w:fldCharType="begin"/>
      </w:r>
      <w:r>
        <w:rPr>
          <w:rStyle w:val="Heading2Char"/>
          <w:rFonts w:ascii="Times New Roman" w:hAnsi="Times New Roman" w:cs="Times New Roman"/>
          <w:b/>
          <w:color w:val="auto"/>
        </w:rPr>
        <w:instrText xml:space="preserve"> SEQ EquationNumber \r0 \h \* MERGEFORMAT </w:instrText>
      </w:r>
      <w:r>
        <w:rPr>
          <w:rStyle w:val="Heading2Char"/>
          <w:rFonts w:ascii="Times New Roman" w:hAnsi="Times New Roman" w:cs="Times New Roman"/>
          <w:b/>
          <w:color w:val="auto"/>
        </w:rPr>
        <w:fldChar w:fldCharType="end"/>
      </w:r>
      <w:r>
        <w:rPr>
          <w:rStyle w:val="Heading2Char"/>
          <w:rFonts w:ascii="Times New Roman" w:hAnsi="Times New Roman" w:cs="Times New Roman"/>
          <w:b/>
          <w:color w:val="auto"/>
        </w:rPr>
        <w:fldChar w:fldCharType="begin"/>
      </w:r>
      <w:r>
        <w:rPr>
          <w:rStyle w:val="Heading2Char"/>
          <w:rFonts w:ascii="Times New Roman" w:hAnsi="Times New Roman" w:cs="Times New Roman"/>
          <w:b/>
          <w:color w:val="auto"/>
        </w:rPr>
        <w:instrText xml:space="preserve"> SEQ TheoremNumber \r0 \h \* MERGEFORMAT </w:instrText>
      </w:r>
      <w:r>
        <w:rPr>
          <w:rStyle w:val="Heading2Char"/>
          <w:rFonts w:ascii="Times New Roman" w:hAnsi="Times New Roman" w:cs="Times New Roman"/>
          <w:b/>
          <w:color w:val="auto"/>
        </w:rPr>
        <w:fldChar w:fldCharType="end"/>
      </w:r>
      <w:r w:rsidRPr="00CD447A">
        <w:rPr>
          <w:rStyle w:val="Heading2Char"/>
          <w:rFonts w:ascii="Times New Roman" w:hAnsi="Times New Roman" w:cs="Times New Roman"/>
          <w:b/>
          <w:vanish/>
          <w:color w:val="auto"/>
        </w:rPr>
        <w:sym w:font="Wingdings" w:char="F0F6"/>
      </w:r>
      <w:r>
        <w:rPr>
          <w:rStyle w:val="Heading2Char"/>
          <w:rFonts w:ascii="Times New Roman" w:hAnsi="Times New Roman" w:cs="Times New Roman"/>
          <w:b/>
          <w:color w:val="auto"/>
        </w:rPr>
        <w:fldChar w:fldCharType="end"/>
      </w:r>
      <w:r w:rsidR="00FD0929" w:rsidRPr="00FD0929">
        <w:rPr>
          <w:rStyle w:val="Heading2Char"/>
          <w:rFonts w:ascii="Times New Roman" w:hAnsi="Times New Roman" w:cs="Times New Roman"/>
          <w:b/>
          <w:color w:val="auto"/>
        </w:rPr>
        <w:t xml:space="preserve"> </w:t>
      </w:r>
      <w:r w:rsidR="00FD0929" w:rsidRPr="00A721FD">
        <w:rPr>
          <w:rStyle w:val="Heading2Char"/>
          <w:rFonts w:ascii="Times New Roman" w:hAnsi="Times New Roman" w:cs="Times New Roman"/>
          <w:b/>
          <w:color w:val="auto"/>
        </w:rPr>
        <w:t>MODEL OF SCHEIMPFLUG IMAGING</w:t>
      </w:r>
      <w:r w:rsidR="00FD0929">
        <w:rPr>
          <w:rStyle w:val="Heading2Char"/>
          <w:rFonts w:ascii="Times New Roman" w:hAnsi="Times New Roman" w:cs="Times New Roman"/>
          <w:b/>
          <w:color w:val="auto"/>
        </w:rPr>
        <w:t xml:space="preserve"> – II: FOCUSING</w:t>
      </w:r>
    </w:p>
    <w:p w14:paraId="202BD2C1"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4C410670" w14:textId="4B994FC1" w:rsidR="00CD447A" w:rsidRPr="00A721FD" w:rsidRDefault="009A41F8"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22FA450A" w14:textId="0CCBECE5" w:rsidR="00CD447A" w:rsidRPr="00A558CC" w:rsidRDefault="00CD447A" w:rsidP="00A558CC">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C349373" w14:textId="77777777" w:rsidR="00A558CC" w:rsidRDefault="00A558CC" w:rsidP="00A558CC">
      <w:pPr>
        <w:spacing w:line="480" w:lineRule="auto"/>
        <w:jc w:val="both"/>
        <w:rPr>
          <w:rFonts w:ascii="Times New Roman" w:hAnsi="Times New Roman" w:cs="Times New Roman"/>
        </w:rPr>
      </w:pPr>
    </w:p>
    <w:p w14:paraId="5F86F082" w14:textId="4DD49528" w:rsidR="005A5028" w:rsidRDefault="00A558CC" w:rsidP="00A558CC">
      <w:pPr>
        <w:spacing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66" w:name="NumberRef5248684287"/>
      <w:bookmarkEnd w:id="66"/>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291BB5" w:rsidRPr="00291BB5">
        <w:rPr>
          <w:rFonts w:ascii="Times New Roman" w:hAnsi="Times New Roman" w:cs="Times New Roman"/>
        </w:rPr>
        <w:t>(3.27)</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BA0357" w:rsidRPr="00291BB5">
        <w:rPr>
          <w:rFonts w:ascii="Times New Roman" w:hAnsi="Times New Roman" w:cs="Times New Roman"/>
        </w:rPr>
        <w:t>(3.27)</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Therefore,</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BA0357" w:rsidRPr="00291BB5">
        <w:rPr>
          <w:rFonts w:ascii="Times New Roman" w:hAnsi="Times New Roman" w:cs="Times New Roman"/>
        </w:rPr>
        <w:t>(3.27)</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F76EBB" w:rsidRPr="00291BB5">
        <w:rPr>
          <w:rFonts w:ascii="Times New Roman" w:hAnsi="Times New Roman" w:cs="Times New Roman"/>
        </w:rPr>
        <w:t>(3.27)</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FE01C9">
        <w:rPr>
          <w:rFonts w:ascii="Times New Roman" w:hAnsi="Times New Roman" w:cs="Times New Roman"/>
        </w:rPr>
        <w:t xml:space="preserve">general </w:t>
      </w:r>
      <w:r w:rsidR="00F76EBB" w:rsidRPr="00757137">
        <w:rPr>
          <w:rFonts w:ascii="Times New Roman" w:hAnsi="Times New Roman" w:cs="Times New Roman"/>
        </w:rPr>
        <w:t xml:space="preserve">expression yields </w:t>
      </w:r>
      <w:r w:rsidR="00F76EBB">
        <w:rPr>
          <w:rFonts w:ascii="Times New Roman" w:hAnsi="Times New Roman" w:cs="Times New Roman"/>
        </w:rPr>
        <w:t xml:space="preserve">focusing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724BA483" w14:textId="210B295D" w:rsidR="00F76EBB" w:rsidRPr="00F76EBB" w:rsidRDefault="00F76EBB" w:rsidP="00F76EBB">
      <w:pPr>
        <w:pStyle w:val="Heading3"/>
        <w:spacing w:line="480" w:lineRule="auto"/>
        <w:rPr>
          <w:rFonts w:ascii="Times New Roman" w:eastAsiaTheme="minorEastAsia" w:hAnsi="Times New Roman" w:cs="Times New Roman"/>
          <w:b/>
          <w:color w:val="auto"/>
        </w:rPr>
      </w:pPr>
      <w:r w:rsidRPr="00F76EBB">
        <w:rPr>
          <w:rFonts w:ascii="Times New Roman" w:eastAsiaTheme="minorEastAsia" w:hAnsi="Times New Roman" w:cs="Times New Roman"/>
          <w:b/>
          <w:color w:val="auto"/>
        </w:rPr>
        <w:t>4.1 Introduction</w:t>
      </w:r>
    </w:p>
    <w:p w14:paraId="2F0DD19B" w14:textId="5877B057" w:rsidR="00CD447A" w:rsidRDefault="00A558CC" w:rsidP="002940AA">
      <w:pPr>
        <w:spacing w:line="480" w:lineRule="auto"/>
        <w:jc w:val="both"/>
        <w:rPr>
          <w:rFonts w:ascii="Times New Roman" w:eastAsiaTheme="minorEastAsia" w:hAnsi="Times New Roman" w:cs="Times New Roman"/>
          <w:b/>
          <w:color w:val="1F4D78" w:themeColor="accent1" w:themeShade="7F"/>
          <w:sz w:val="24"/>
          <w:szCs w:val="24"/>
        </w:rPr>
      </w:pPr>
      <w:r w:rsidRPr="00757137">
        <w:rPr>
          <w:rFonts w:ascii="Times New Roman" w:hAnsi="Times New Roman" w:cs="Times New Roman"/>
        </w:rPr>
        <w:t>In order to keep the problem tractable, we impose the constraint that three pivots</w:t>
      </w:r>
      <w:r w:rsidR="00FE01C9">
        <w:rPr>
          <w:rFonts w:ascii="Times New Roman" w:hAnsi="Times New Roman" w:cs="Times New Roman"/>
        </w:rPr>
        <w:t xml:space="preserve"> (that hinges the object, lens and sensor planes)</w:t>
      </w:r>
      <w:r w:rsidRPr="00757137">
        <w:rPr>
          <w:rFonts w:ascii="Times New Roman" w:hAnsi="Times New Roman" w:cs="Times New Roman"/>
        </w:rPr>
        <w:t xml:space="preserve"> lie along the </w:t>
      </w:r>
      <m:oMath>
        <m:r>
          <w:rPr>
            <w:rFonts w:ascii="Cambria Math" w:hAnsi="Cambria Math" w:cs="Times New Roman"/>
          </w:rPr>
          <m:t>z</m:t>
        </m:r>
      </m:oMath>
      <w:r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nd</w:t>
      </w:r>
      <w:r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lastRenderedPageBreak/>
        <w:t>is co-located with optical axis’ pivot</w:t>
      </w:r>
      <w:r w:rsidR="00FE01C9">
        <w:rPr>
          <w:rFonts w:ascii="Times New Roman" w:eastAsiaTheme="minorEastAsia" w:hAnsi="Times New Roman" w:cs="Times New Roman"/>
        </w:rPr>
        <w:t xml:space="preserve"> (the lens plane is perpendicular to the optical axis)</w:t>
      </w:r>
      <w:r w:rsidRPr="00757137">
        <w:rPr>
          <w:rFonts w:ascii="Times New Roman" w:eastAsiaTheme="minorEastAsia" w:hAnsi="Times New Roman" w:cs="Times New Roman"/>
        </w:rPr>
        <w:t xml:space="preserve">.  We also restrict the </w:t>
      </w:r>
      <w:r w:rsidR="00FE01C9">
        <w:rPr>
          <w:rFonts w:ascii="Times New Roman" w:eastAsiaTheme="minorEastAsia" w:hAnsi="Times New Roman" w:cs="Times New Roman"/>
        </w:rPr>
        <w:t>rotation angles</w:t>
      </w:r>
      <w:r w:rsidRPr="00757137">
        <w:rPr>
          <w:rFonts w:ascii="Times New Roman" w:eastAsiaTheme="minorEastAsia" w:hAnsi="Times New Roman" w:cs="Times New Roman"/>
        </w:rPr>
        <w:t xml:space="preserve"> of 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Pr="00757137">
        <w:rPr>
          <w:rFonts w:ascii="Times New Roman" w:eastAsiaTheme="minorEastAsia" w:hAnsi="Times New Roman" w:cs="Times New Roman"/>
        </w:rPr>
        <w:t xml:space="preserve"> on the angles of rotations is not limiting in any way since we can uniquely describe all possible planer orientations in three dimensions.  On the other hand, this </w:t>
      </w:r>
      <w:r w:rsidR="0025281E">
        <w:rPr>
          <w:rFonts w:ascii="Times New Roman" w:eastAsiaTheme="minorEastAsia" w:hAnsi="Times New Roman" w:cs="Times New Roman"/>
        </w:rPr>
        <w:t>constraint</w:t>
      </w:r>
      <w:r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and</w:t>
      </w:r>
      <w:r w:rsidRPr="00757137">
        <w:rPr>
          <w:rFonts w:ascii="Times New Roman" w:eastAsiaTheme="minorEastAsia" w:hAnsi="Times New Roman" w:cs="Times New Roman"/>
        </w:rPr>
        <w:t xml:space="preserve"> permits us to unambiguously estimate the plane normal.  </w:t>
      </w:r>
    </w:p>
    <w:p w14:paraId="62DC2094" w14:textId="3EB032FE" w:rsidR="007C2530" w:rsidRPr="00CD447A" w:rsidRDefault="00CD447A" w:rsidP="00757137">
      <w:pPr>
        <w:pStyle w:val="Heading3"/>
        <w:spacing w:line="480" w:lineRule="auto"/>
        <w:rPr>
          <w:rFonts w:ascii="Times New Roman" w:eastAsiaTheme="minorEastAsia" w:hAnsi="Times New Roman" w:cs="Times New Roman"/>
          <w:b/>
          <w:color w:val="auto"/>
        </w:rPr>
      </w:pPr>
      <w:r w:rsidRPr="00CD447A">
        <w:rPr>
          <w:rFonts w:ascii="Times New Roman" w:eastAsiaTheme="minorEastAsia" w:hAnsi="Times New Roman" w:cs="Times New Roman"/>
          <w:b/>
          <w:color w:val="auto"/>
        </w:rPr>
        <w:t>4.</w:t>
      </w:r>
      <w:r w:rsidR="00F76EBB">
        <w:rPr>
          <w:rFonts w:ascii="Times New Roman" w:eastAsiaTheme="minorEastAsia" w:hAnsi="Times New Roman" w:cs="Times New Roman"/>
          <w:b/>
          <w:color w:val="auto"/>
        </w:rPr>
        <w:t>2</w:t>
      </w:r>
      <w:r w:rsidR="007C2530" w:rsidRPr="00CD447A">
        <w:rPr>
          <w:rFonts w:ascii="Times New Roman" w:eastAsiaTheme="minorEastAsia" w:hAnsi="Times New Roman" w:cs="Times New Roman"/>
          <w:b/>
          <w:color w:val="auto"/>
        </w:rPr>
        <w:t xml:space="preserve"> </w:t>
      </w:r>
      <w:r w:rsidR="0025281E">
        <w:rPr>
          <w:rFonts w:ascii="Times New Roman" w:eastAsiaTheme="minorEastAsia" w:hAnsi="Times New Roman" w:cs="Times New Roman"/>
          <w:b/>
          <w:color w:val="auto"/>
        </w:rPr>
        <w:t>Relationship between o</w:t>
      </w:r>
      <w:r w:rsidR="007C2530" w:rsidRPr="00CD447A">
        <w:rPr>
          <w:rFonts w:ascii="Times New Roman" w:eastAsiaTheme="minorEastAsia" w:hAnsi="Times New Roman" w:cs="Times New Roman"/>
          <w:b/>
          <w:color w:val="auto"/>
        </w:rPr>
        <w:t>bject, le</w:t>
      </w:r>
      <w:r w:rsidR="0025281E">
        <w:rPr>
          <w:rFonts w:ascii="Times New Roman" w:eastAsiaTheme="minorEastAsia" w:hAnsi="Times New Roman" w:cs="Times New Roman"/>
          <w:b/>
          <w:color w:val="auto"/>
        </w:rPr>
        <w:t>ns and image planes for focusing</w:t>
      </w:r>
    </w:p>
    <w:p w14:paraId="16BE7D14" w14:textId="273159CB" w:rsidR="00FF6A7F" w:rsidRDefault="002B0F4E" w:rsidP="00A558CC">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order f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conjoining</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9518E8">
          <w:rPr>
            <w:rStyle w:val="Hyperlink"/>
            <w:rFonts w:ascii="Times New Roman" w:eastAsiaTheme="minorEastAsia" w:hAnsi="Times New Roman" w:cs="Times New Roman"/>
          </w:rPr>
          <w:t xml:space="preserve">Figure </w:t>
        </w:r>
        <w:r w:rsidR="009518E8" w:rsidRPr="009518E8">
          <w:rPr>
            <w:rStyle w:val="Hyperlink"/>
            <w:rFonts w:ascii="Times New Roman" w:eastAsiaTheme="minorEastAsia" w:hAnsi="Times New Roman" w:cs="Times New Roman"/>
          </w:rPr>
          <w:t>4</w:t>
        </w:r>
        <w:r w:rsidR="0031448E" w:rsidRPr="009518E8">
          <w:rPr>
            <w:rStyle w:val="Hyperlink"/>
            <w:rFonts w:ascii="Times New Roman" w:eastAsiaTheme="minorEastAsia" w:hAnsi="Times New Roman" w:cs="Times New Roman"/>
          </w:rPr>
          <w:t>.</w:t>
        </w:r>
        <w:r w:rsidR="002C5BB0" w:rsidRPr="009518E8">
          <w:rPr>
            <w:rStyle w:val="Hyperlink"/>
            <w:rFonts w:ascii="Times New Roman" w:eastAsiaTheme="minorEastAsia" w:hAnsi="Times New Roman" w:cs="Times New Roman"/>
          </w:rPr>
          <w:t>1</w:t>
        </w:r>
      </w:hyperlink>
      <w:r w:rsidR="00380DD3" w:rsidRPr="00757137">
        <w:rPr>
          <w:rFonts w:ascii="Times New Roman" w:eastAsiaTheme="minorEastAsia" w:hAnsi="Times New Roman" w:cs="Times New Roman"/>
        </w:rPr>
        <w:t>.</w:t>
      </w:r>
    </w:p>
    <w:p w14:paraId="57E50986" w14:textId="2EDD7732" w:rsidR="0025281E" w:rsidRPr="00757137" w:rsidRDefault="0025281E" w:rsidP="0025281E">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P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t is completely described by the object plane pivot and the object plan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Pr>
          <w:rFonts w:ascii="Times New Roman" w:eastAsiaTheme="minorEastAsia" w:hAnsi="Times New Roman" w:cs="Times New Roman"/>
        </w:rPr>
        <w:t xml:space="preserve">(object plan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1C25C2BA" w14:textId="77777777" w:rsidTr="004541B6">
        <w:tc>
          <w:tcPr>
            <w:tcW w:w="7910" w:type="dxa"/>
            <w:shd w:val="clear" w:color="auto" w:fill="auto"/>
            <w:vAlign w:val="center"/>
          </w:tcPr>
          <w:p w14:paraId="08AB3C24" w14:textId="77777777" w:rsidR="0025281E" w:rsidRPr="00757137" w:rsidRDefault="00CE32CD" w:rsidP="004541B6">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67" w:name="NumberRef226292014"/>
        <w:tc>
          <w:tcPr>
            <w:tcW w:w="720" w:type="dxa"/>
            <w:shd w:val="clear" w:color="auto" w:fill="auto"/>
            <w:vAlign w:val="center"/>
          </w:tcPr>
          <w:p w14:paraId="2C2ED81E" w14:textId="77777777"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67"/>
          </w:p>
        </w:tc>
      </w:tr>
    </w:tbl>
    <w:p w14:paraId="73EA1224" w14:textId="77777777" w:rsidR="0025281E" w:rsidRDefault="0025281E" w:rsidP="0025281E">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p w14:paraId="709AC23A" w14:textId="10246AC3" w:rsidR="0025281E" w:rsidRPr="00757137" w:rsidRDefault="004541B6" w:rsidP="0025281E">
      <w:pPr>
        <w:spacing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CE32CD"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77777777"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06188E2D" w:rsidR="0025281E" w:rsidRPr="00757137" w:rsidRDefault="004541B6" w:rsidP="0025281E">
      <w:pPr>
        <w:spacing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CE32CD"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68" w:name="NumberRef2844802737"/>
        <w:bookmarkStart w:id="69" w:name="NumberRef456491709"/>
        <w:tc>
          <w:tcPr>
            <w:tcW w:w="720" w:type="dxa"/>
            <w:shd w:val="clear" w:color="auto" w:fill="auto"/>
            <w:vAlign w:val="center"/>
          </w:tcPr>
          <w:p w14:paraId="56821179" w14:textId="77777777"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68"/>
            <w:bookmarkEnd w:id="69"/>
          </w:p>
        </w:tc>
      </w:tr>
    </w:tbl>
    <w:p w14:paraId="3304650E" w14:textId="77777777" w:rsidR="00D003D4" w:rsidRPr="00D003D4" w:rsidRDefault="00D003D4" w:rsidP="00A558CC">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566284" w14:paraId="27BD2DD7" w14:textId="77777777" w:rsidTr="0025281E">
        <w:trPr>
          <w:jc w:val="center"/>
        </w:trPr>
        <w:tc>
          <w:tcPr>
            <w:tcW w:w="8640" w:type="dxa"/>
          </w:tcPr>
          <w:p w14:paraId="139DCC8E" w14:textId="77777777" w:rsidR="00566284" w:rsidRDefault="00566284" w:rsidP="00944CDB">
            <w:pPr>
              <w:spacing w:after="0" w:line="240" w:lineRule="auto"/>
              <w:jc w:val="center"/>
              <w:rPr>
                <w:sz w:val="24"/>
                <w:szCs w:val="24"/>
              </w:rPr>
            </w:pPr>
            <w:r>
              <w:rPr>
                <w:noProof/>
              </w:rPr>
              <w:drawing>
                <wp:inline distT="0" distB="0" distL="0" distR="0" wp14:anchorId="6EFB52EF" wp14:editId="0BDC5F5D">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5"/>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566284" w14:paraId="03B26C8F" w14:textId="77777777" w:rsidTr="0025281E">
        <w:trPr>
          <w:jc w:val="center"/>
        </w:trPr>
        <w:tc>
          <w:tcPr>
            <w:tcW w:w="8640" w:type="dxa"/>
          </w:tcPr>
          <w:p w14:paraId="1F946B2C" w14:textId="1C6D6BA5" w:rsidR="00566284" w:rsidRPr="00757137" w:rsidRDefault="00566284" w:rsidP="00757137">
            <w:pPr>
              <w:spacing w:before="120" w:after="0" w:line="480" w:lineRule="auto"/>
              <w:ind w:left="360" w:right="288"/>
              <w:jc w:val="both"/>
              <w:rPr>
                <w:rFonts w:ascii="Times New Roman" w:hAnsi="Times New Roman" w:cs="Times New Roman"/>
              </w:rPr>
            </w:pPr>
            <w:bookmarkStart w:id="70" w:name="Figure_4_1"/>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D56CD7" w:rsidRPr="00757137">
              <w:rPr>
                <w:rFonts w:ascii="Times New Roman" w:hAnsi="Times New Roman" w:cs="Times New Roman"/>
                <w:b/>
                <w:color w:val="C00000"/>
              </w:rPr>
              <w:t>1</w:t>
            </w:r>
            <w:bookmarkEnd w:id="70"/>
            <w:r w:rsidR="00A558CC">
              <w:rPr>
                <w:rFonts w:ascii="Times New Roman" w:hAnsi="Times New Roman" w:cs="Times New Roman"/>
                <w:b/>
                <w:color w:val="C00000"/>
              </w:rPr>
              <w:t xml:space="preserve"> </w:t>
            </w:r>
            <w:r w:rsidRPr="00757137">
              <w:rPr>
                <w:rFonts w:ascii="Times New Roman" w:hAnsi="Times New Roman" w:cs="Times New Roman"/>
              </w:rPr>
              <w:t xml:space="preserve">Schematic of </w:t>
            </w:r>
            <w:r w:rsidR="00FD6183" w:rsidRPr="00757137">
              <w:rPr>
                <w:rFonts w:ascii="Times New Roman" w:hAnsi="Times New Roman" w:cs="Times New Roman"/>
              </w:rPr>
              <w:t>Scheimpflug imaging</w:t>
            </w:r>
            <w:r w:rsidR="0023292A" w:rsidRPr="00757137">
              <w:rPr>
                <w:rFonts w:ascii="Times New Roman" w:eastAsiaTheme="minorEastAsia" w:hAnsi="Times New Roman" w:cs="Times New Roman"/>
              </w:rPr>
              <w:t xml:space="preserve">.  </w:t>
            </w:r>
            <w:r w:rsidR="00265190" w:rsidRPr="00757137">
              <w:rPr>
                <w:rFonts w:ascii="Times New Roman" w:eastAsiaTheme="minorEastAsia" w:hAnsi="Times New Roman" w:cs="Times New Roman"/>
              </w:rPr>
              <w:t xml:space="preserve">The figure shows the object plane, optical axis and image plane pivoted about points along the </w:t>
            </w:r>
            <m:oMath>
              <m:r>
                <w:rPr>
                  <w:rFonts w:ascii="Cambria Math" w:eastAsiaTheme="minorEastAsia" w:hAnsi="Cambria Math" w:cs="Times New Roman"/>
                </w:rPr>
                <m:t>z</m:t>
              </m:r>
            </m:oMath>
            <w:r w:rsidR="00265190" w:rsidRPr="00757137">
              <w:rPr>
                <w:rFonts w:ascii="Times New Roman" w:eastAsiaTheme="minorEastAsia" w:hAnsi="Times New Roman" w:cs="Times New Roman"/>
              </w:rPr>
              <w:t>-axis</w:t>
            </w:r>
            <w:r w:rsidR="002C5BB0" w:rsidRPr="00757137">
              <w:rPr>
                <w:rFonts w:ascii="Times New Roman" w:eastAsiaTheme="minorEastAsia" w:hAnsi="Times New Roman" w:cs="Times New Roman"/>
              </w:rPr>
              <w:t>,</w:t>
            </w:r>
            <w:r w:rsidR="00530635"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002C5BB0" w:rsidRPr="00757137">
              <w:rPr>
                <w:rFonts w:ascii="Times New Roman" w:eastAsiaTheme="minorEastAsia" w:hAnsi="Times New Roman" w:cs="Times New Roman"/>
              </w:rPr>
              <w:t>,</w:t>
            </w:r>
            <w:r w:rsidR="00265190" w:rsidRPr="00757137">
              <w:rPr>
                <w:rFonts w:ascii="Times New Roman" w:eastAsiaTheme="minorEastAsia" w:hAnsi="Times New Roman" w:cs="Times New Roman"/>
              </w:rPr>
              <w:t xml:space="preserve">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00265190" w:rsidRPr="00757137">
              <w:rPr>
                <w:rFonts w:ascii="Times New Roman" w:eastAsiaTheme="minorEastAsia" w:hAnsi="Times New Roman" w:cs="Times New Roman"/>
              </w:rPr>
              <w:t xml:space="preserve">The local object plane and image plane coordinates </w:t>
            </w:r>
            <w:r w:rsidR="009518E8">
              <w:rPr>
                <w:rFonts w:ascii="Times New Roman" w:eastAsiaTheme="minorEastAsia" w:hAnsi="Times New Roman" w:cs="Times New Roman"/>
              </w:rPr>
              <w:t xml:space="preserve">frames </w:t>
            </w:r>
            <w:r w:rsidR="00120984"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00120984"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120984" w:rsidRPr="00757137">
              <w:rPr>
                <w:rFonts w:ascii="Times New Roman" w:eastAsiaTheme="minorEastAsia" w:hAnsi="Times New Roman" w:cs="Times New Roman"/>
              </w:rPr>
              <w:t>) are centered at the object- and image- plane pivots</w:t>
            </w:r>
            <w:r w:rsidR="0023292A" w:rsidRPr="00757137">
              <w:rPr>
                <w:rFonts w:ascii="Times New Roman" w:eastAsiaTheme="minorEastAsia" w:hAnsi="Times New Roman" w:cs="Times New Roman"/>
              </w:rPr>
              <w:t xml:space="preserve">.  </w:t>
            </w:r>
          </w:p>
          <w:p w14:paraId="1BE03733" w14:textId="77777777" w:rsidR="00566284" w:rsidRPr="0018391F" w:rsidRDefault="00566284" w:rsidP="00F94F7C">
            <w:pPr>
              <w:tabs>
                <w:tab w:val="right" w:pos="9036"/>
              </w:tabs>
              <w:spacing w:after="360" w:line="120"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210DE99F" w14:textId="075F4F00" w:rsidR="0012386F" w:rsidRPr="00757137" w:rsidRDefault="000C1446" w:rsidP="00757137">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Similar to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CE32CD"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6B6F4C66"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757137">
      <w:pPr>
        <w:spacing w:line="480" w:lineRule="auto"/>
        <w:jc w:val="both"/>
        <w:rPr>
          <w:rFonts w:ascii="Times New Roman" w:hAnsi="Times New Roman" w:cs="Times New Roman"/>
        </w:rPr>
      </w:pPr>
      <w:r w:rsidRPr="00757137">
        <w:rPr>
          <w:rFonts w:ascii="Times New Roman" w:hAnsi="Times New Roman" w:cs="Times New Roman"/>
        </w:rPr>
        <w:lastRenderedPageBreak/>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803665">
      <w:pPr>
        <w:spacing w:line="480" w:lineRule="auto"/>
        <w:ind w:firstLine="576"/>
        <w:jc w:val="both"/>
        <w:rPr>
          <w:rFonts w:ascii="Times New Roman" w:hAnsi="Times New Roman" w:cs="Times New Roman"/>
        </w:rPr>
      </w:pPr>
      <w:r w:rsidRPr="00757137">
        <w:rPr>
          <w:rFonts w:ascii="Times New Roman" w:hAnsi="Times New Roman" w:cs="Times New Roman"/>
        </w:rPr>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CE32CD"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71" w:name="NumberRef3820106983"/>
        <w:tc>
          <w:tcPr>
            <w:tcW w:w="720" w:type="dxa"/>
            <w:shd w:val="clear" w:color="auto" w:fill="auto"/>
            <w:vAlign w:val="center"/>
          </w:tcPr>
          <w:p w14:paraId="15A4C7D4" w14:textId="52F15B33"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1"/>
          </w:p>
        </w:tc>
      </w:tr>
    </w:tbl>
    <w:p w14:paraId="7007A367" w14:textId="273DF1EB" w:rsidR="007C2530" w:rsidRPr="00757137" w:rsidRDefault="0012386F"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134ED1BE" w:rsidR="00FA07E1" w:rsidRPr="00757137" w:rsidRDefault="00530635"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72" w:name="NumberRef2412200"/>
        <w:tc>
          <w:tcPr>
            <w:tcW w:w="720" w:type="dxa"/>
            <w:shd w:val="clear" w:color="auto" w:fill="auto"/>
            <w:vAlign w:val="center"/>
          </w:tcPr>
          <w:p w14:paraId="6121BBE2" w14:textId="77B48AAF"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2"/>
          </w:p>
        </w:tc>
      </w:tr>
    </w:tbl>
    <w:p w14:paraId="41F85204" w14:textId="3E5E0319" w:rsidR="00FA07E1" w:rsidRPr="00757137" w:rsidRDefault="00FA07E1" w:rsidP="00757137">
      <w:pPr>
        <w:spacing w:line="480" w:lineRule="auto"/>
        <w:jc w:val="both"/>
        <w:rPr>
          <w:rFonts w:ascii="Times New Roman" w:eastAsiaTheme="minorEastAsia"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73" w:name="NumberRef2793420553"/>
        <w:tc>
          <w:tcPr>
            <w:tcW w:w="720" w:type="dxa"/>
            <w:shd w:val="clear" w:color="auto" w:fill="auto"/>
            <w:vAlign w:val="center"/>
          </w:tcPr>
          <w:p w14:paraId="5FE307A5" w14:textId="3998831F"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3"/>
          </w:p>
        </w:tc>
      </w:tr>
    </w:tbl>
    <w:p w14:paraId="5A731CC2" w14:textId="0677538A" w:rsidR="0002773A" w:rsidRPr="00757137" w:rsidRDefault="00FA07E1"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0763D4" w:rsidRPr="00757137">
        <w:rPr>
          <w:rFonts w:ascii="Times New Roman" w:eastAsiaTheme="minorEastAsia" w:hAnsi="Times New Roman" w:cs="Times New Roman"/>
        </w:rPr>
        <w:t xml:space="preserve"> ray from the object-</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772F5C" w:rsidRPr="00757137">
        <w:rPr>
          <w:rFonts w:ascii="Times New Roman" w:eastAsiaTheme="minorEastAsia" w:hAnsi="Times New Roman" w:cs="Times New Roman"/>
        </w:rPr>
        <w:t xml:space="preserve"> 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 we can writ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CE32CD"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74" w:name="NumberRef7988843918"/>
        <w:tc>
          <w:tcPr>
            <w:tcW w:w="720" w:type="dxa"/>
            <w:shd w:val="clear" w:color="auto" w:fill="auto"/>
            <w:vAlign w:val="center"/>
          </w:tcPr>
          <w:p w14:paraId="04289E7F" w14:textId="6A005561"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4"/>
          </w:p>
        </w:tc>
      </w:tr>
    </w:tbl>
    <w:p w14:paraId="0B5B0E13" w14:textId="51476BB8" w:rsidR="000763D4" w:rsidRPr="00757137" w:rsidRDefault="003B28E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in </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w:lastRenderedPageBreak/>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736251C2"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1F0E6947" w:rsidR="000763D4"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CE32CD"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75" w:name="NumberRef9485710859"/>
        <w:bookmarkStart w:id="76" w:name="NumberRef6465871334"/>
        <w:bookmarkStart w:id="77" w:name="NumberRef2613682747"/>
        <w:tc>
          <w:tcPr>
            <w:tcW w:w="720" w:type="dxa"/>
            <w:shd w:val="clear" w:color="auto" w:fill="auto"/>
            <w:vAlign w:val="center"/>
          </w:tcPr>
          <w:p w14:paraId="73DAC9C5" w14:textId="43A81F19"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5"/>
            <w:bookmarkEnd w:id="76"/>
            <w:bookmarkEnd w:id="77"/>
          </w:p>
        </w:tc>
      </w:tr>
    </w:tbl>
    <w:p w14:paraId="39D1C6EF" w14:textId="463F24EA" w:rsidR="00346D0F"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703F39" w:rsidRPr="00703F39">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78" w:name="NumberRef2957728505"/>
        <w:tc>
          <w:tcPr>
            <w:tcW w:w="720" w:type="dxa"/>
            <w:shd w:val="clear" w:color="auto" w:fill="auto"/>
            <w:vAlign w:val="center"/>
          </w:tcPr>
          <w:p w14:paraId="5AB2D716" w14:textId="6B02D072"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8"/>
          </w:p>
        </w:tc>
      </w:tr>
    </w:tbl>
    <w:p w14:paraId="67E03287" w14:textId="3FA65D30" w:rsidR="00292D3E" w:rsidRPr="00757137" w:rsidRDefault="00292D3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72481CE3" w:rsidR="00292D3E" w:rsidRPr="00757137" w:rsidRDefault="00292D3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6BED4819"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238FEBF1" w:rsidR="0069017C" w:rsidRPr="00757137" w:rsidRDefault="003D7E0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CE32CD"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79" w:name="NumberRef9798293710"/>
        <w:bookmarkStart w:id="80" w:name="NumberRef4100732207"/>
        <w:bookmarkStart w:id="81" w:name="NumberRef7852122188"/>
        <w:tc>
          <w:tcPr>
            <w:tcW w:w="720" w:type="dxa"/>
            <w:shd w:val="clear" w:color="auto" w:fill="auto"/>
            <w:vAlign w:val="center"/>
          </w:tcPr>
          <w:p w14:paraId="29FCFDC0" w14:textId="508F1FAB"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9"/>
            <w:bookmarkEnd w:id="80"/>
            <w:bookmarkEnd w:id="81"/>
          </w:p>
        </w:tc>
      </w:tr>
    </w:tbl>
    <w:p w14:paraId="6F6E6402" w14:textId="1A1FB238" w:rsidR="003D7E02" w:rsidRPr="00757137" w:rsidRDefault="00CC4E28"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In order f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geometric</w:t>
      </w:r>
      <w:r w:rsidR="005C019E" w:rsidRPr="00757137">
        <w:rPr>
          <w:rFonts w:ascii="Times New Roman" w:eastAsiaTheme="minorEastAsia" w:hAnsi="Times New Roman" w:cs="Times New Roman"/>
        </w:rPr>
        <w:t>, in focus,</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757137">
      <w:pPr>
        <w:spacing w:line="480" w:lineRule="auto"/>
        <w:ind w:firstLine="720"/>
        <w:jc w:val="both"/>
        <w:rPr>
          <w:rFonts w:ascii="Times New Roman" w:eastAsiaTheme="minorEastAsia" w:hAnsi="Times New Roman" w:cs="Times New Roman"/>
        </w:rPr>
      </w:pPr>
      <w:r w:rsidRPr="00757137">
        <w:rPr>
          <w:rFonts w:ascii="Times New Roman" w:eastAsiaTheme="minorEastAsia" w:hAnsi="Times New Roman" w:cs="Times New Roman"/>
        </w:rPr>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lastRenderedPageBreak/>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2" w:name="NumberRef3009704947"/>
        <w:bookmarkStart w:id="83" w:name="NumberRef4013743401"/>
        <w:bookmarkStart w:id="84" w:name="NumberRef2782799602"/>
        <w:bookmarkStart w:id="85" w:name="NumberRef1628215909"/>
        <w:bookmarkStart w:id="86" w:name="NumberRef8246021271"/>
        <w:tc>
          <w:tcPr>
            <w:tcW w:w="720" w:type="dxa"/>
            <w:shd w:val="clear" w:color="auto" w:fill="auto"/>
            <w:vAlign w:val="center"/>
          </w:tcPr>
          <w:p w14:paraId="2CDA5F91" w14:textId="38E24397"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2"/>
            <w:bookmarkEnd w:id="83"/>
            <w:bookmarkEnd w:id="84"/>
            <w:bookmarkEnd w:id="85"/>
            <w:bookmarkEnd w:id="86"/>
          </w:p>
        </w:tc>
      </w:tr>
    </w:tbl>
    <w:p w14:paraId="24FEB54F" w14:textId="60DB3357" w:rsidR="00613B66" w:rsidRPr="00757137" w:rsidRDefault="00FF0363"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92237D" w:rsidRPr="0092237D">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92237D">
          <w:rPr>
            <w:rStyle w:val="Hyperlink"/>
            <w:rFonts w:ascii="Times New Roman" w:eastAsiaTheme="minorEastAsia" w:hAnsi="Times New Roman" w:cs="Times New Roman"/>
          </w:rPr>
          <w:t>Appendix</w:t>
        </w:r>
        <w:r w:rsidR="0092237D" w:rsidRPr="0092237D">
          <w:rPr>
            <w:rStyle w:val="Hyperlink"/>
            <w:rFonts w:ascii="Times New Roman" w:eastAsiaTheme="minorEastAsia" w:hAnsi="Times New Roman" w:cs="Times New Roman"/>
          </w:rPr>
          <w:t xml:space="preserve"> B.1</w:t>
        </w:r>
      </w:hyperlink>
      <w:r w:rsidR="0023292A" w:rsidRPr="00757137">
        <w:rPr>
          <w:rFonts w:ascii="Times New Roman" w:eastAsiaTheme="minorEastAsia" w:hAnsi="Times New Roman" w:cs="Times New Roman"/>
        </w:rPr>
        <w:t xml:space="preserve">.  </w:t>
      </w:r>
    </w:p>
    <w:p w14:paraId="014E7FAA" w14:textId="6BEB3CA0" w:rsidR="00E934CD" w:rsidRPr="00757137" w:rsidRDefault="00613B66"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E934CD" w:rsidRPr="00757137">
        <w:rPr>
          <w:rFonts w:ascii="Times New Roman" w:eastAsiaTheme="minorEastAsia" w:hAnsi="Times New Roman" w:cs="Times New Roman"/>
        </w:rPr>
        <w:t xml:space="preserve"> is for fronto-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6F99B566" w:rsidR="003A358D" w:rsidRPr="00757137" w:rsidRDefault="002F041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CE32CD"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7" w:name="NumberRef4127668142"/>
        <w:tc>
          <w:tcPr>
            <w:tcW w:w="720" w:type="dxa"/>
            <w:shd w:val="clear" w:color="auto" w:fill="auto"/>
            <w:vAlign w:val="center"/>
          </w:tcPr>
          <w:p w14:paraId="0E89E9CA" w14:textId="1344E5DD"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7"/>
          </w:p>
        </w:tc>
      </w:tr>
    </w:tbl>
    <w:p w14:paraId="63A33AEF" w14:textId="596248A8" w:rsidR="00A63B97" w:rsidRPr="00757137" w:rsidRDefault="00A63B9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8" w:name="NumberRef3262062073"/>
        <w:bookmarkStart w:id="89" w:name="NumberRef6331788898"/>
        <w:tc>
          <w:tcPr>
            <w:tcW w:w="720" w:type="dxa"/>
            <w:shd w:val="clear" w:color="auto" w:fill="auto"/>
            <w:vAlign w:val="center"/>
          </w:tcPr>
          <w:p w14:paraId="34CAF890" w14:textId="0E7D2FE2"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8"/>
            <w:bookmarkEnd w:id="89"/>
          </w:p>
        </w:tc>
      </w:tr>
    </w:tbl>
    <w:p w14:paraId="748A6030" w14:textId="0025D262" w:rsidR="00544117" w:rsidRPr="00757137" w:rsidRDefault="0054411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e direction cosine of the chief-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CE32CD"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3AEF7C1E" w:rsidR="00D10E64" w:rsidRPr="00757137" w:rsidRDefault="00D10E64"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90" w:name="NumberRef2075611353"/>
        <w:bookmarkStart w:id="91" w:name="NumberRef1860135198"/>
        <w:tc>
          <w:tcPr>
            <w:tcW w:w="720" w:type="dxa"/>
            <w:shd w:val="clear" w:color="auto" w:fill="auto"/>
            <w:vAlign w:val="center"/>
          </w:tcPr>
          <w:p w14:paraId="17123732" w14:textId="734932FE"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0"/>
            <w:bookmarkEnd w:id="91"/>
          </w:p>
        </w:tc>
      </w:tr>
    </w:tbl>
    <w:p w14:paraId="134705E7" w14:textId="3BE6383D" w:rsidR="00D003F6" w:rsidRPr="00757137" w:rsidRDefault="00A742C6" w:rsidP="00803665">
      <w:pPr>
        <w:spacing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CE32CD"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20C0F7E2"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2C82FD2B" w:rsidR="00876F4D" w:rsidRPr="00757137" w:rsidRDefault="003A1778"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92" w:name="NumberRef5833590031"/>
        <w:tc>
          <w:tcPr>
            <w:tcW w:w="720" w:type="dxa"/>
            <w:shd w:val="clear" w:color="auto" w:fill="auto"/>
            <w:vAlign w:val="center"/>
          </w:tcPr>
          <w:p w14:paraId="6B9718FF" w14:textId="1DB6AEEC"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2"/>
          </w:p>
        </w:tc>
      </w:tr>
    </w:tbl>
    <w:p w14:paraId="0BD050D2" w14:textId="48B6C677" w:rsidR="001A6B20" w:rsidRPr="00757137" w:rsidRDefault="0081625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CE32CD"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CE32CD"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CE32CD"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CE32CD"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7F990253" w:rsidR="007F711C" w:rsidRPr="00757137" w:rsidRDefault="009C2F3F" w:rsidP="00803665">
      <w:pPr>
        <w:spacing w:line="480" w:lineRule="auto"/>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09AD12F5"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CE32CD"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93" w:name="NumberRef807146430"/>
        <w:tc>
          <w:tcPr>
            <w:tcW w:w="720" w:type="dxa"/>
            <w:shd w:val="clear" w:color="auto" w:fill="auto"/>
            <w:vAlign w:val="center"/>
          </w:tcPr>
          <w:p w14:paraId="7A6F6329" w14:textId="1CE0D1DF"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3"/>
          </w:p>
        </w:tc>
      </w:tr>
    </w:tbl>
    <w:p w14:paraId="63CEEF19" w14:textId="32765620" w:rsidR="007F711C" w:rsidRPr="00757137" w:rsidRDefault="00F96F22"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397D1CD3" w:rsidR="00863DC3" w:rsidRPr="00757137" w:rsidRDefault="00DC1E95"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Sinc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is</w:t>
      </w:r>
      <w:r w:rsidRPr="00757137">
        <w:rPr>
          <w:rFonts w:ascii="Times New Roman" w:eastAsiaTheme="minorEastAsia" w:hAnsi="Times New Roman" w:cs="Times New Roman"/>
        </w:rPr>
        <w:t xml:space="preserve"> </w:t>
      </w:r>
      <w:r w:rsidR="00FD752F"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direction cosine </w:t>
      </w:r>
      <w:r w:rsidR="00FD752F" w:rsidRPr="00757137">
        <w:rPr>
          <w:rFonts w:ascii="Times New Roman" w:eastAsiaTheme="minorEastAsia" w:hAnsi="Times New Roman" w:cs="Times New Roman"/>
        </w:rPr>
        <w:t>vector</w:t>
      </w:r>
      <w:r w:rsidR="006902E1"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with</w:t>
      </w:r>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sidRPr="00757137">
        <w:rPr>
          <w:rFonts w:ascii="Times New Roman" w:eastAsiaTheme="minorEastAsia" w:hAnsi="Times New Roman" w:cs="Times New Roman"/>
        </w:rPr>
        <w:t>-Norm equal to one, the above equation is satisfied 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is either perpendicular </w:t>
      </w:r>
      <w:r w:rsidRPr="00757137">
        <w:rPr>
          <w:rFonts w:ascii="Times New Roman" w:eastAsiaTheme="minorEastAsia" w:hAnsi="Times New Roman" w:cs="Times New Roman"/>
        </w:rPr>
        <w:lastRenderedPageBreak/>
        <w:t xml:space="preserve">to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which represents a chief ray</w:t>
      </w:r>
      <w:r w:rsidR="0023292A"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Since we did not make any specific assumption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hose weights are constant for a given system, we can conclud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94" w:name="NumberRef4579714537"/>
        <w:bookmarkStart w:id="95" w:name="NumberRef6779477000"/>
        <w:bookmarkStart w:id="96" w:name="NumberRef5367940664"/>
        <w:tc>
          <w:tcPr>
            <w:tcW w:w="720" w:type="dxa"/>
            <w:shd w:val="clear" w:color="auto" w:fill="auto"/>
            <w:vAlign w:val="center"/>
          </w:tcPr>
          <w:p w14:paraId="77A761DB" w14:textId="1F7230F0"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4"/>
            <w:bookmarkEnd w:id="95"/>
            <w:bookmarkEnd w:id="96"/>
          </w:p>
        </w:tc>
      </w:tr>
    </w:tbl>
    <w:p w14:paraId="477AEB25" w14:textId="6A6E21E9" w:rsidR="002509DA" w:rsidRPr="00757137" w:rsidRDefault="00863DC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CE32CD"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97" w:name="NumberRef3789025545"/>
        <w:bookmarkStart w:id="98" w:name="NumberRef2896650434"/>
        <w:bookmarkStart w:id="99" w:name="NumberRef979738235"/>
        <w:bookmarkStart w:id="100" w:name="NumberRef5024539232"/>
        <w:bookmarkStart w:id="101" w:name="NumberRef6570549607"/>
        <w:bookmarkStart w:id="102" w:name="NumberRef9109643102"/>
        <w:tc>
          <w:tcPr>
            <w:tcW w:w="720" w:type="dxa"/>
            <w:shd w:val="clear" w:color="auto" w:fill="auto"/>
            <w:vAlign w:val="center"/>
          </w:tcPr>
          <w:p w14:paraId="3B22B8AD" w14:textId="7E111E1F"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7"/>
            <w:bookmarkEnd w:id="98"/>
            <w:bookmarkEnd w:id="99"/>
            <w:bookmarkEnd w:id="100"/>
            <w:bookmarkEnd w:id="101"/>
            <w:bookmarkEnd w:id="102"/>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CE32CD" w:rsidP="00803665">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803665">
            <w:pPr>
              <w:spacing w:after="0" w:line="48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CE32CD" w:rsidP="00803665">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803665">
            <w:pPr>
              <w:spacing w:after="0" w:line="48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803665">
            <w:pPr>
              <w:spacing w:after="0" w:line="48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803665">
            <w:pPr>
              <w:spacing w:after="0" w:line="48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CE32CD" w:rsidP="00803665">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803665">
            <w:pPr>
              <w:spacing w:after="0" w:line="48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CE32CD" w:rsidP="00803665">
            <w:pPr>
              <w:spacing w:after="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803665">
            <w:pPr>
              <w:spacing w:after="0" w:line="48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CE32CD" w:rsidP="00803665">
            <w:pPr>
              <w:spacing w:after="0"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803665">
            <w:pPr>
              <w:spacing w:after="0" w:line="48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CE32CD" w:rsidP="00803665">
            <w:pPr>
              <w:spacing w:after="0" w:line="48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803665">
            <w:pPr>
              <w:spacing w:after="0" w:line="48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CE32CD" w:rsidP="00803665">
            <w:pPr>
              <w:spacing w:after="0"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803665">
            <w:pPr>
              <w:spacing w:after="0" w:line="48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CE32CD" w:rsidP="00803665">
            <w:pPr>
              <w:spacing w:after="0" w:line="48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803665">
            <w:pPr>
              <w:spacing w:after="0" w:line="48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CE32CD" w:rsidP="00803665">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803665">
            <w:pPr>
              <w:spacing w:after="0" w:line="48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08C2CAE9" w:rsidR="00B37E7F" w:rsidRPr="00757137" w:rsidRDefault="007500A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CE32CD"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03" w:name="NumberRef5137374997"/>
        <w:tc>
          <w:tcPr>
            <w:tcW w:w="720" w:type="dxa"/>
            <w:shd w:val="clear" w:color="auto" w:fill="auto"/>
            <w:vAlign w:val="center"/>
          </w:tcPr>
          <w:p w14:paraId="3DBBF846" w14:textId="6D455ADA"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3"/>
          </w:p>
        </w:tc>
      </w:tr>
    </w:tbl>
    <w:p w14:paraId="2C8D9AB3" w14:textId="278FCB97" w:rsidR="00E518BC" w:rsidRPr="00757137" w:rsidRDefault="00E518BC"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135CBAA4" w:rsidR="007C2530" w:rsidRPr="00757137" w:rsidRDefault="00CC4E28" w:rsidP="00775B3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2106B555" w:rsidR="00F9248E" w:rsidRPr="00803665" w:rsidRDefault="00F76EBB" w:rsidP="00757137">
      <w:pPr>
        <w:pStyle w:val="Heading3"/>
        <w:spacing w:line="480" w:lineRule="auto"/>
        <w:rPr>
          <w:rFonts w:ascii="Times New Roman" w:eastAsiaTheme="minorEastAsia" w:hAnsi="Times New Roman" w:cs="Times New Roman"/>
          <w:b/>
          <w:color w:val="auto"/>
        </w:rPr>
      </w:pPr>
      <w:r>
        <w:rPr>
          <w:rFonts w:ascii="Times New Roman" w:eastAsiaTheme="minorEastAsia" w:hAnsi="Times New Roman" w:cs="Times New Roman"/>
          <w:b/>
          <w:color w:val="auto"/>
        </w:rPr>
        <w:t>4.3</w:t>
      </w:r>
      <w:r w:rsidR="00F9248E" w:rsidRPr="00803665">
        <w:rPr>
          <w:rFonts w:ascii="Times New Roman" w:eastAsiaTheme="minorEastAsia" w:hAnsi="Times New Roman" w:cs="Times New Roman"/>
          <w:b/>
          <w:color w:val="auto"/>
        </w:rPr>
        <w:t xml:space="preserve"> Examples of typical </w:t>
      </w:r>
      <w:r w:rsidR="00775B3D" w:rsidRPr="00803665">
        <w:rPr>
          <w:rFonts w:ascii="Times New Roman" w:eastAsiaTheme="minorEastAsia" w:hAnsi="Times New Roman" w:cs="Times New Roman"/>
          <w:b/>
          <w:color w:val="auto"/>
        </w:rPr>
        <w:t>Scheimpflug</w:t>
      </w:r>
      <w:r w:rsidR="00F9248E" w:rsidRPr="00803665">
        <w:rPr>
          <w:rFonts w:ascii="Times New Roman" w:eastAsiaTheme="minorEastAsia" w:hAnsi="Times New Roman" w:cs="Times New Roman"/>
          <w:b/>
          <w:color w:val="auto"/>
        </w:rPr>
        <w:t xml:space="preserve"> imaging configurations</w:t>
      </w:r>
    </w:p>
    <w:p w14:paraId="27BD7A94" w14:textId="47AEA4BE" w:rsidR="00775B3D" w:rsidRPr="00277E38" w:rsidRDefault="00277E38" w:rsidP="00277E38">
      <w:pPr>
        <w:pStyle w:val="Heading4"/>
        <w:spacing w:line="480" w:lineRule="auto"/>
        <w:rPr>
          <w:rFonts w:ascii="Times New Roman" w:eastAsiaTheme="minorEastAsia" w:hAnsi="Times New Roman" w:cs="Times New Roman"/>
          <w:b/>
          <w:color w:val="auto"/>
        </w:rPr>
      </w:pPr>
      <w:bookmarkStart w:id="104" w:name="_4.3.1_Example:_Focusing"/>
      <w:bookmarkEnd w:id="104"/>
      <w:r>
        <w:rPr>
          <w:rFonts w:ascii="Times New Roman" w:eastAsiaTheme="minorEastAsia" w:hAnsi="Times New Roman" w:cs="Times New Roman"/>
          <w:b/>
          <w:color w:val="auto"/>
        </w:rPr>
        <w:t xml:space="preserve">4.3.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277E38">
      <w:pPr>
        <w:spacing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803665">
      <w:pPr>
        <w:spacing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4FDD7604" w:rsidR="0003545D" w:rsidRPr="00757137" w:rsidRDefault="00C2426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05" w:name="NumberRef9137175679"/>
        <w:tc>
          <w:tcPr>
            <w:tcW w:w="720" w:type="dxa"/>
            <w:shd w:val="clear" w:color="auto" w:fill="auto"/>
            <w:vAlign w:val="center"/>
          </w:tcPr>
          <w:p w14:paraId="21A4E509" w14:textId="07907775"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5"/>
          </w:p>
        </w:tc>
      </w:tr>
    </w:tbl>
    <w:p w14:paraId="44E11708" w14:textId="0416C300" w:rsidR="00200A23" w:rsidRPr="00757137" w:rsidRDefault="005A3639" w:rsidP="00757137">
      <w:pPr>
        <w:spacing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5</w:t>
      </w:r>
      <w:r w:rsidR="00F9307C"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CE32CD"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06" w:name="NumberRef9193770885"/>
        <w:tc>
          <w:tcPr>
            <w:tcW w:w="720" w:type="dxa"/>
            <w:shd w:val="clear" w:color="auto" w:fill="auto"/>
            <w:vAlign w:val="center"/>
          </w:tcPr>
          <w:p w14:paraId="70613259" w14:textId="7338E7DA"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6"/>
          </w:p>
        </w:tc>
      </w:tr>
      <w:tr w:rsidR="00200A23" w:rsidRPr="00757137" w14:paraId="7478D7CB" w14:textId="77777777" w:rsidTr="00200A23">
        <w:tc>
          <w:tcPr>
            <w:tcW w:w="7910" w:type="dxa"/>
            <w:shd w:val="clear" w:color="auto" w:fill="auto"/>
            <w:vAlign w:val="center"/>
          </w:tcPr>
          <w:p w14:paraId="3E699359" w14:textId="1E4E2FE1" w:rsidR="00200A23" w:rsidRPr="00757137" w:rsidRDefault="00CE32CD"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07" w:name="NumberRef6317424178"/>
        <w:tc>
          <w:tcPr>
            <w:tcW w:w="720" w:type="dxa"/>
            <w:shd w:val="clear" w:color="auto" w:fill="auto"/>
            <w:vAlign w:val="center"/>
          </w:tcPr>
          <w:p w14:paraId="73468C14" w14:textId="1B7A3292"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7"/>
          </w:p>
        </w:tc>
      </w:tr>
      <w:tr w:rsidR="00F84D7B" w:rsidRPr="00757137" w14:paraId="5DCF65F0" w14:textId="77777777" w:rsidTr="00F84D7B">
        <w:tc>
          <w:tcPr>
            <w:tcW w:w="7910" w:type="dxa"/>
            <w:shd w:val="clear" w:color="auto" w:fill="auto"/>
            <w:vAlign w:val="center"/>
          </w:tcPr>
          <w:p w14:paraId="037533A7" w14:textId="42AD9792" w:rsidR="00F84D7B" w:rsidRPr="00757137" w:rsidRDefault="00CE32CD"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08" w:name="NumberRef6276420355"/>
        <w:bookmarkStart w:id="109" w:name="NumberRef4284563661"/>
        <w:bookmarkStart w:id="110" w:name="NumberRef5610401034"/>
        <w:bookmarkStart w:id="111" w:name="NumberRef4596408010"/>
        <w:bookmarkStart w:id="112" w:name="NumberRef5440139771"/>
        <w:tc>
          <w:tcPr>
            <w:tcW w:w="720" w:type="dxa"/>
            <w:shd w:val="clear" w:color="auto" w:fill="auto"/>
            <w:vAlign w:val="center"/>
          </w:tcPr>
          <w:p w14:paraId="424B4CD5" w14:textId="2E2873E6"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8"/>
            <w:bookmarkEnd w:id="109"/>
            <w:bookmarkEnd w:id="110"/>
            <w:bookmarkEnd w:id="111"/>
            <w:bookmarkEnd w:id="112"/>
          </w:p>
        </w:tc>
      </w:tr>
    </w:tbl>
    <w:p w14:paraId="338E43C0" w14:textId="542EA4AD" w:rsidR="00220028" w:rsidRPr="00757137" w:rsidRDefault="00220028"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8</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CE32CD"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3C854EAA"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130B4CE1" w:rsidR="00432921" w:rsidRPr="00757137" w:rsidRDefault="00283B87"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168DF700" w:rsidR="005A3639" w:rsidRPr="00757137" w:rsidRDefault="00432921" w:rsidP="00803665">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283B87">
          <w:rPr>
            <w:rStyle w:val="Hyperlink"/>
            <w:rFonts w:ascii="Times New Roman" w:eastAsiaTheme="minorEastAsia" w:hAnsi="Times New Roman" w:cs="Times New Roman"/>
          </w:rPr>
          <w:t xml:space="preserve">Appendix </w:t>
        </w:r>
        <w:r w:rsidR="00283B87" w:rsidRPr="00283B87">
          <w:rPr>
            <w:rStyle w:val="Hyperlink"/>
            <w:rFonts w:ascii="Times New Roman" w:eastAsiaTheme="minorEastAsia" w:hAnsi="Times New Roman" w:cs="Times New Roman"/>
          </w:rPr>
          <w:t>B.2</w:t>
        </w:r>
      </w:hyperlink>
      <w:r w:rsidRPr="00757137">
        <w:rPr>
          <w:rFonts w:ascii="Times New Roman" w:eastAsiaTheme="minorEastAsia" w:hAnsi="Times New Roman" w:cs="Times New Roman"/>
        </w:rPr>
        <w:t>) from a database (Zemax Zebase) of well-designed lenses, 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2A951E6B" w:rsidR="0072008C" w:rsidRPr="00757137" w:rsidRDefault="005A3639"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6</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7</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101B64BF" w:rsidR="00EF63D7" w:rsidRPr="00757137" w:rsidRDefault="00283B87" w:rsidP="00803665">
      <w:pPr>
        <w:spacing w:line="480" w:lineRule="auto"/>
        <w:ind w:firstLine="576"/>
        <w:jc w:val="both"/>
        <w:rPr>
          <w:rFonts w:ascii="Times New Roman" w:hAnsi="Times New Roman" w:cs="Times New Roman"/>
        </w:rPr>
      </w:pPr>
      <w:r>
        <w:rPr>
          <w:rFonts w:ascii="Times New Roman" w:hAnsi="Times New Roman" w:cs="Times New Roman"/>
        </w:rPr>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8</w:t>
      </w:r>
      <w:r w:rsidR="00F9307C"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CE32CD"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1139C8BA"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7CA9BCD5" w:rsidR="00405845" w:rsidRPr="00757137" w:rsidRDefault="00A5501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CE32CD"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2694BF2B"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5A2DD" w14:textId="15DF1C89" w:rsidR="00B618E0" w:rsidRPr="00757137" w:rsidRDefault="002153B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6D613B22" w14:textId="77777777" w:rsidR="0056300E" w:rsidRPr="00757137" w:rsidRDefault="0056300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p>
    <w:p w14:paraId="44AF71E2" w14:textId="13BFB848"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 xml:space="preserve">4.3.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01731728" w:rsidR="004B1C89" w:rsidRDefault="005D6B9F" w:rsidP="00757137">
      <w:pPr>
        <w:spacing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283B87">
          <w:rPr>
            <w:rStyle w:val="Hyperlink"/>
            <w:rFonts w:ascii="Times New Roman" w:hAnsi="Times New Roman" w:cs="Times New Roman"/>
          </w:rPr>
          <w:t>F</w:t>
        </w:r>
        <w:r w:rsidR="00E460A6" w:rsidRPr="00283B87">
          <w:rPr>
            <w:rStyle w:val="Hyperlink"/>
            <w:rFonts w:ascii="Times New Roman" w:hAnsi="Times New Roman" w:cs="Times New Roman"/>
          </w:rPr>
          <w:t>igure</w:t>
        </w:r>
        <w:r w:rsidR="007613B5" w:rsidRPr="00283B87">
          <w:rPr>
            <w:rStyle w:val="Hyperlink"/>
            <w:rFonts w:ascii="Times New Roman" w:hAnsi="Times New Roman" w:cs="Times New Roman"/>
          </w:rPr>
          <w:t xml:space="preserve"> </w:t>
        </w:r>
        <w:r w:rsidR="00283B87" w:rsidRPr="00283B87">
          <w:rPr>
            <w:rStyle w:val="Hyperlink"/>
            <w:rFonts w:ascii="Times New Roman" w:hAnsi="Times New Roman" w:cs="Times New Roman"/>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3D0A1068" w:rsidR="00283B87" w:rsidRPr="00757137" w:rsidRDefault="00283B87" w:rsidP="00283B8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23</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13" w:name="NumberRef6944853067"/>
        <w:bookmarkStart w:id="114" w:name="NumberRef8348171711"/>
        <w:tc>
          <w:tcPr>
            <w:tcW w:w="720" w:type="dxa"/>
            <w:shd w:val="clear" w:color="auto" w:fill="auto"/>
            <w:vAlign w:val="center"/>
          </w:tcPr>
          <w:p w14:paraId="5F9EC128" w14:textId="77777777"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3"/>
            <w:bookmarkEnd w:id="114"/>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6"/>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5D1C98">
            <w:pPr>
              <w:spacing w:before="120" w:after="0" w:line="480" w:lineRule="auto"/>
              <w:ind w:left="360" w:right="288"/>
              <w:jc w:val="both"/>
              <w:rPr>
                <w:rFonts w:ascii="Times New Roman" w:hAnsi="Times New Roman" w:cs="Times New Roman"/>
              </w:rPr>
            </w:pPr>
            <w:bookmarkStart w:id="115"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15"/>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5D1C98">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0338A322" w14:textId="77D30571" w:rsidR="0015000E" w:rsidRPr="00757137" w:rsidRDefault="0056300E" w:rsidP="00283B87">
      <w:pPr>
        <w:spacing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5D1C98">
          <w:rPr>
            <w:rStyle w:val="Hyperlink"/>
            <w:rFonts w:ascii="Times New Roman" w:hAnsi="Times New Roman" w:cs="Times New Roman"/>
          </w:rPr>
          <w:t xml:space="preserve">Example </w:t>
        </w:r>
        <w:r w:rsidR="005D1C98" w:rsidRPr="005D1C98">
          <w:rPr>
            <w:rStyle w:val="Hyperlink"/>
            <w:rFonts w:ascii="Times New Roman" w:hAnsi="Times New Roman" w:cs="Times New Roman"/>
          </w:rPr>
          <w:t>4.</w:t>
        </w:r>
        <w:r w:rsidR="00B565F9" w:rsidRPr="005D1C98">
          <w:rPr>
            <w:rStyle w:val="Hyperlink"/>
            <w:rFonts w:ascii="Times New Roman" w:hAnsi="Times New Roman" w:cs="Times New Roman"/>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CE32CD"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16" w:name="NumberRef3534726501"/>
        <w:bookmarkStart w:id="117" w:name="NumberRef2438451648"/>
        <w:tc>
          <w:tcPr>
            <w:tcW w:w="720" w:type="dxa"/>
            <w:shd w:val="clear" w:color="auto" w:fill="auto"/>
            <w:vAlign w:val="center"/>
          </w:tcPr>
          <w:p w14:paraId="168E4342" w14:textId="5042F8C4"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6"/>
            <w:bookmarkEnd w:id="117"/>
          </w:p>
        </w:tc>
      </w:tr>
    </w:tbl>
    <w:p w14:paraId="33D6C2AE" w14:textId="2D5B521A" w:rsidR="00F67E38" w:rsidRPr="00757137" w:rsidRDefault="002A7D8E" w:rsidP="00757137">
      <w:pPr>
        <w:spacing w:line="480" w:lineRule="auto"/>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5D1C98">
          <w:rPr>
            <w:rStyle w:val="Hyperlink"/>
            <w:rFonts w:ascii="Times New Roman" w:hAnsi="Times New Roman" w:cs="Times New Roman"/>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CE32CD"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3D9D399E"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016CCDDB"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lastRenderedPageBreak/>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2</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CE32CD"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18" w:name="NumberRef9161639810"/>
        <w:tc>
          <w:tcPr>
            <w:tcW w:w="720" w:type="dxa"/>
            <w:shd w:val="clear" w:color="auto" w:fill="auto"/>
            <w:vAlign w:val="center"/>
          </w:tcPr>
          <w:p w14:paraId="37E6E1AC" w14:textId="386CDCEB"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8"/>
          </w:p>
        </w:tc>
      </w:tr>
    </w:tbl>
    <w:p w14:paraId="2E4B883E" w14:textId="72E108E4"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CE32CD"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19" w:name="NumberRef4302611351"/>
        <w:tc>
          <w:tcPr>
            <w:tcW w:w="720" w:type="dxa"/>
            <w:shd w:val="clear" w:color="auto" w:fill="auto"/>
            <w:vAlign w:val="center"/>
          </w:tcPr>
          <w:p w14:paraId="1A6EF8DE" w14:textId="70FEB520"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9"/>
          </w:p>
        </w:tc>
      </w:tr>
    </w:tbl>
    <w:p w14:paraId="7A8FF9F2" w14:textId="24791D58" w:rsidR="00E460A6" w:rsidRPr="00757137" w:rsidRDefault="00E460A6" w:rsidP="005D1C98">
      <w:pPr>
        <w:spacing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CE32CD"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20" w:name="NumberRef4048341513"/>
        <w:tc>
          <w:tcPr>
            <w:tcW w:w="720" w:type="dxa"/>
            <w:shd w:val="clear" w:color="auto" w:fill="auto"/>
            <w:vAlign w:val="center"/>
          </w:tcPr>
          <w:p w14:paraId="7C2E3E9D" w14:textId="77598E6D"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0"/>
          </w:p>
        </w:tc>
      </w:tr>
    </w:tbl>
    <w:p w14:paraId="7D6DED3E" w14:textId="371BE454" w:rsidR="00C33DF4" w:rsidRPr="00757137" w:rsidRDefault="000940FA" w:rsidP="00757137">
      <w:pPr>
        <w:spacing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5D1C98">
          <w:rPr>
            <w:rStyle w:val="Hyperlink"/>
            <w:rFonts w:ascii="Times New Roman" w:hAnsi="Times New Roman" w:cs="Times New Roman"/>
          </w:rPr>
          <w:t>Figure 4</w:t>
        </w:r>
        <w:r w:rsidR="00C33DF4" w:rsidRPr="005D1C98">
          <w:rPr>
            <w:rStyle w:val="Hyperlink"/>
            <w:rFonts w:ascii="Times New Roman" w:hAnsi="Times New Roman" w:cs="Times New Roman"/>
          </w:rPr>
          <w:t>.</w:t>
        </w:r>
        <w:r w:rsidR="005D1C98" w:rsidRPr="005D1C98">
          <w:rPr>
            <w:rStyle w:val="Hyperlink"/>
            <w:rFonts w:ascii="Times New Roman" w:hAnsi="Times New Roman" w:cs="Times New Roman"/>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51107BA0" w:rsidR="00E460A6" w:rsidRPr="00757137" w:rsidRDefault="00A53D03" w:rsidP="005D1C98">
      <w:pPr>
        <w:spacing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1</w:t>
      </w:r>
      <w:r w:rsidR="00F9307C"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CE32CD"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21" w:name="NumberRef5433605909"/>
        <w:tc>
          <w:tcPr>
            <w:tcW w:w="720" w:type="dxa"/>
            <w:shd w:val="clear" w:color="auto" w:fill="auto"/>
            <w:vAlign w:val="center"/>
          </w:tcPr>
          <w:p w14:paraId="4793701C" w14:textId="5167B0B6"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1"/>
          </w:p>
        </w:tc>
      </w:tr>
    </w:tbl>
    <w:p w14:paraId="0EF392B4" w14:textId="58E78321" w:rsidR="0014110C" w:rsidRPr="00757137" w:rsidRDefault="0014110C" w:rsidP="00757137">
      <w:pPr>
        <w:spacing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CE32CD"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2796F74E"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04C1397C" w:rsidR="00D539B2" w:rsidRPr="00757137" w:rsidRDefault="00D539B2"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5</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6</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CE32CD"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22" w:name="NumberRef4629800320"/>
        <w:bookmarkStart w:id="123" w:name="NumberRef555934906"/>
        <w:tc>
          <w:tcPr>
            <w:tcW w:w="720" w:type="dxa"/>
            <w:shd w:val="clear" w:color="auto" w:fill="auto"/>
            <w:vAlign w:val="center"/>
          </w:tcPr>
          <w:p w14:paraId="580CBEA6" w14:textId="5F90E744"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2"/>
            <w:bookmarkEnd w:id="123"/>
          </w:p>
        </w:tc>
      </w:tr>
    </w:tbl>
    <w:p w14:paraId="4F018D38" w14:textId="5E859117" w:rsidR="005A3332" w:rsidRPr="00757137" w:rsidRDefault="00CC4E28" w:rsidP="00172E9C">
      <w:pPr>
        <w:spacing w:line="480" w:lineRule="auto"/>
        <w:ind w:firstLine="576"/>
        <w:jc w:val="both"/>
        <w:rPr>
          <w:rFonts w:ascii="Times New Roman" w:hAnsi="Times New Roman" w:cs="Times New Roman"/>
        </w:rPr>
      </w:pPr>
      <w:r>
        <w:rPr>
          <w:rFonts w:ascii="Times New Roman" w:hAnsi="Times New Roman" w:cs="Times New Roman"/>
        </w:rPr>
        <w:lastRenderedPageBreak/>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0</w:t>
      </w:r>
      <w:r w:rsidR="00F9307C"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4</w:t>
      </w:r>
      <w:r w:rsidR="00F9307C"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in order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4</w:t>
      </w:r>
      <w:r w:rsidR="00F9307C"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07FA576E" w:rsidR="00A0187E" w:rsidRPr="00757137" w:rsidRDefault="00FB66F3"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in lieu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CE32CD"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7F918748"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7571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CE32CD"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3D99D77C"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CE32CD"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24" w:name="NumberRef2697315812"/>
        <w:tc>
          <w:tcPr>
            <w:tcW w:w="720" w:type="dxa"/>
            <w:shd w:val="clear" w:color="auto" w:fill="auto"/>
            <w:vAlign w:val="center"/>
          </w:tcPr>
          <w:p w14:paraId="0B19D29C" w14:textId="6E872A9D"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4"/>
          </w:p>
        </w:tc>
      </w:tr>
    </w:tbl>
    <w:p w14:paraId="70B00128" w14:textId="3A5BDE59" w:rsidR="003A173C" w:rsidRPr="00757137" w:rsidRDefault="00E50229"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0</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CE32CD"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25" w:name="NumberRef9790779352"/>
        <w:bookmarkStart w:id="126" w:name="NumberRef9860931635"/>
        <w:tc>
          <w:tcPr>
            <w:tcW w:w="720" w:type="dxa"/>
            <w:shd w:val="clear" w:color="auto" w:fill="auto"/>
            <w:vAlign w:val="center"/>
          </w:tcPr>
          <w:p w14:paraId="519F2115" w14:textId="7BB26205"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5"/>
            <w:bookmarkEnd w:id="126"/>
          </w:p>
        </w:tc>
      </w:tr>
    </w:tbl>
    <w:p w14:paraId="1CD8F70F" w14:textId="24211621" w:rsidR="00DF4F31" w:rsidRDefault="00E67290"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223"/>
        <w:tblOverlap w:val="never"/>
        <w:tblW w:w="0" w:type="auto"/>
        <w:tblLook w:val="04A0" w:firstRow="1" w:lastRow="0" w:firstColumn="1" w:lastColumn="0" w:noHBand="0" w:noVBand="1"/>
      </w:tblPr>
      <w:tblGrid>
        <w:gridCol w:w="8640"/>
      </w:tblGrid>
      <w:tr w:rsidR="00D73800" w:rsidRPr="00757137" w14:paraId="0F3623CD" w14:textId="77777777" w:rsidTr="00D73800">
        <w:tc>
          <w:tcPr>
            <w:tcW w:w="8640" w:type="dxa"/>
          </w:tcPr>
          <w:p w14:paraId="22220C14" w14:textId="77777777" w:rsidR="00D73800" w:rsidRPr="00757137" w:rsidRDefault="00D73800" w:rsidP="00D73800">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7"/>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D73800">
        <w:tc>
          <w:tcPr>
            <w:tcW w:w="8640" w:type="dxa"/>
          </w:tcPr>
          <w:p w14:paraId="2B081C5B" w14:textId="77777777" w:rsidR="00D73800" w:rsidRPr="00757137" w:rsidRDefault="00D73800" w:rsidP="00D73800">
            <w:pPr>
              <w:spacing w:before="120" w:after="0" w:line="480" w:lineRule="auto"/>
              <w:ind w:left="360" w:right="288"/>
              <w:jc w:val="both"/>
              <w:rPr>
                <w:rFonts w:ascii="Times New Roman" w:hAnsi="Times New Roman" w:cs="Times New Roman"/>
              </w:rPr>
            </w:pPr>
            <w:bookmarkStart w:id="127"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27"/>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D73800">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392CD5FE" w14:textId="5ED96B8C" w:rsidR="00FB42DC" w:rsidRPr="00757137" w:rsidRDefault="00565B1E"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D73800" w:rsidRPr="00D73800">
        <w:rPr>
          <w:rFonts w:ascii="Times New Roman" w:hAnsi="Times New Roman" w:cs="Times New Roman"/>
        </w:rPr>
        <w:t>(4.44)</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D73800">
          <w:rPr>
            <w:rStyle w:val="Hyperlink"/>
            <w:rFonts w:ascii="Times New Roman" w:hAnsi="Times New Roman" w:cs="Times New Roman"/>
          </w:rPr>
          <w:t>Figure 4</w:t>
        </w:r>
        <w:r w:rsidR="00346093" w:rsidRPr="00D73800">
          <w:rPr>
            <w:rStyle w:val="Hyperlink"/>
            <w:rFonts w:ascii="Times New Roman" w:hAnsi="Times New Roman" w:cs="Times New Roman"/>
          </w:rPr>
          <w:t>.</w:t>
        </w:r>
        <w:r w:rsidR="00D73800" w:rsidRPr="00D73800">
          <w:rPr>
            <w:rStyle w:val="Hyperlink"/>
            <w:rFonts w:ascii="Times New Roman" w:hAnsi="Times New Roman" w:cs="Times New Roman"/>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4</w:t>
      </w:r>
      <w:r w:rsidR="00F9307C"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CE32CD"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7799B657"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FEF2149"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3.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757137">
      <w:pPr>
        <w:spacing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1F2A957E" w:rsidR="002A29F2" w:rsidRPr="00757137" w:rsidRDefault="002A29F2"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66C11BA8"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lastRenderedPageBreak/>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CE32CD"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03F720C7"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0D41677" w14:textId="424315C9" w:rsidR="002A29F2" w:rsidRPr="00757137" w:rsidRDefault="002A29F2" w:rsidP="00757137">
      <w:pPr>
        <w:spacing w:line="480" w:lineRule="auto"/>
        <w:jc w:val="both"/>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0DD9285" w14:textId="77777777" w:rsidTr="002A29F2">
        <w:tc>
          <w:tcPr>
            <w:tcW w:w="7910" w:type="dxa"/>
            <w:shd w:val="clear" w:color="auto" w:fill="auto"/>
            <w:vAlign w:val="center"/>
          </w:tcPr>
          <w:p w14:paraId="71D58D20" w14:textId="089273D7" w:rsidR="002A29F2" w:rsidRPr="00757137" w:rsidRDefault="00CE32CD"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4F7842D6"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CE32CD"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28" w:name="NumberRef8274118304"/>
        <w:bookmarkStart w:id="129" w:name="NumberRef818935633"/>
        <w:tc>
          <w:tcPr>
            <w:tcW w:w="720" w:type="dxa"/>
            <w:shd w:val="clear" w:color="auto" w:fill="auto"/>
            <w:vAlign w:val="center"/>
          </w:tcPr>
          <w:p w14:paraId="3007A402" w14:textId="2D6CC816"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8"/>
            <w:bookmarkEnd w:id="129"/>
          </w:p>
        </w:tc>
      </w:tr>
    </w:tbl>
    <w:p w14:paraId="6DC53FC0" w14:textId="5296B453" w:rsidR="00084E8F" w:rsidRPr="00757137" w:rsidRDefault="00084E8F"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order to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hAnsi="Times New Roman" w:cs="Times New Roman"/>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27411830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CE32CD"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78297A70"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47CE3B19" w:rsidR="00BA6D87"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in order to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p w14:paraId="24E3736B" w14:textId="5C5BF802" w:rsidR="00183A4E"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3B6BB1">
          <w:rPr>
            <w:rStyle w:val="Hyperlink"/>
            <w:rFonts w:ascii="Times New Roman" w:eastAsiaTheme="minorEastAsia" w:hAnsi="Times New Roman" w:cs="Times New Roman"/>
          </w:rPr>
          <w:t xml:space="preserve">Figure </w:t>
        </w:r>
        <w:r w:rsidR="003B6BB1" w:rsidRPr="003B6BB1">
          <w:rPr>
            <w:rStyle w:val="Hyperlink"/>
            <w:rFonts w:ascii="Times New Roman" w:eastAsiaTheme="minorEastAsia" w:hAnsi="Times New Roman" w:cs="Times New Roman"/>
          </w:rPr>
          <w:t>4</w:t>
        </w:r>
        <w:r w:rsidR="002422ED" w:rsidRPr="003B6BB1">
          <w:rPr>
            <w:rStyle w:val="Hyperlink"/>
            <w:rFonts w:ascii="Times New Roman" w:eastAsiaTheme="minorEastAsia" w:hAnsi="Times New Roman" w:cs="Times New Roman"/>
          </w:rPr>
          <w:t>.</w:t>
        </w:r>
        <w:r w:rsidR="003B6BB1" w:rsidRPr="003B6BB1">
          <w:rPr>
            <w:rStyle w:val="Hyperlink"/>
            <w:rFonts w:ascii="Times New Roman" w:eastAsiaTheme="minorEastAsia" w:hAnsi="Times New Roman" w:cs="Times New Roman"/>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30" w:name="NumberRef3570231199"/>
        <w:bookmarkStart w:id="131" w:name="NumberRef3227176666"/>
        <w:tc>
          <w:tcPr>
            <w:tcW w:w="720" w:type="dxa"/>
            <w:shd w:val="clear" w:color="auto" w:fill="auto"/>
            <w:vAlign w:val="center"/>
          </w:tcPr>
          <w:p w14:paraId="66FD6576" w14:textId="6EED6AE6"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0"/>
            <w:bookmarkEnd w:id="131"/>
          </w:p>
        </w:tc>
      </w:tr>
    </w:tbl>
    <w:p w14:paraId="3ED975E6" w14:textId="77777777" w:rsidR="002422ED" w:rsidRPr="00757137" w:rsidRDefault="002422ED" w:rsidP="00757137">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2422ED" w:rsidRPr="00757137" w14:paraId="2D260442" w14:textId="77777777" w:rsidTr="003B6BB1">
        <w:trPr>
          <w:jc w:val="center"/>
        </w:trPr>
        <w:tc>
          <w:tcPr>
            <w:tcW w:w="8640" w:type="dxa"/>
          </w:tcPr>
          <w:p w14:paraId="378CBC71" w14:textId="77777777" w:rsidR="002422ED" w:rsidRPr="00757137" w:rsidRDefault="002422ED"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6F3EB6DA" wp14:editId="4C5FDD14">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8"/>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2422ED" w:rsidRPr="00757137" w14:paraId="03FC370B" w14:textId="77777777" w:rsidTr="003B6BB1">
        <w:trPr>
          <w:jc w:val="center"/>
        </w:trPr>
        <w:tc>
          <w:tcPr>
            <w:tcW w:w="8640" w:type="dxa"/>
          </w:tcPr>
          <w:p w14:paraId="267E1D36" w14:textId="63835AD6" w:rsidR="002422ED" w:rsidRPr="00757137" w:rsidRDefault="002422ED" w:rsidP="00757137">
            <w:pPr>
              <w:spacing w:before="120" w:after="0" w:line="480" w:lineRule="auto"/>
              <w:ind w:left="360" w:right="288"/>
              <w:jc w:val="both"/>
              <w:rPr>
                <w:rFonts w:ascii="Times New Roman" w:hAnsi="Times New Roman" w:cs="Times New Roman"/>
              </w:rPr>
            </w:pPr>
            <w:bookmarkStart w:id="132" w:name="Figure_4_4"/>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4</w:t>
            </w:r>
            <w:r w:rsidRPr="00757137">
              <w:rPr>
                <w:rFonts w:ascii="Times New Roman" w:hAnsi="Times New Roman" w:cs="Times New Roman"/>
                <w:color w:val="C00000"/>
              </w:rPr>
              <w:t xml:space="preserve"> </w:t>
            </w:r>
            <w:bookmarkEnd w:id="132"/>
            <w:r w:rsidR="00484E4C" w:rsidRPr="00757137">
              <w:rPr>
                <w:rFonts w:ascii="Times New Roman" w:hAnsi="Times New Roman" w:cs="Times New Roman"/>
              </w:rPr>
              <w:t>Object and lens (thin lens model) plane tilt</w:t>
            </w:r>
            <w:r w:rsidR="0023292A" w:rsidRPr="00757137">
              <w:rPr>
                <w:rFonts w:ascii="Times New Roman" w:eastAsiaTheme="minorEastAsia" w:hAnsi="Times New Roman" w:cs="Times New Roman"/>
              </w:rPr>
              <w:t xml:space="preserve">.  </w:t>
            </w:r>
            <w:r w:rsidR="00484E4C" w:rsidRPr="00757137">
              <w:rPr>
                <w:rFonts w:ascii="Times New Roman" w:eastAsiaTheme="minorEastAsia" w:hAnsi="Times New Roman" w:cs="Times New Roman"/>
              </w:rPr>
              <w:t>In the above cross-sectional (</w:t>
            </w:r>
            <m:oMath>
              <m:r>
                <w:rPr>
                  <w:rFonts w:ascii="Cambria Math" w:eastAsiaTheme="minorEastAsia" w:hAnsi="Cambria Math" w:cs="Times New Roman"/>
                </w:rPr>
                <m:t>y</m:t>
              </m:r>
            </m:oMath>
            <w:r w:rsidR="00484E4C" w:rsidRPr="00757137">
              <w:rPr>
                <w:rFonts w:ascii="Times New Roman" w:eastAsiaTheme="minorEastAsia" w:hAnsi="Times New Roman" w:cs="Times New Roman"/>
              </w:rPr>
              <w:t>-</w:t>
            </w:r>
            <m:oMath>
              <m:r>
                <w:rPr>
                  <w:rFonts w:ascii="Cambria Math" w:eastAsiaTheme="minorEastAsia" w:hAnsi="Cambria Math" w:cs="Times New Roman"/>
                </w:rPr>
                <m:t>z</m:t>
              </m:r>
            </m:oMath>
            <w:r w:rsidR="00484E4C"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00484E4C"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00484E4C"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84E4C" w:rsidRPr="00757137">
              <w:rPr>
                <w:rFonts w:ascii="Times New Roman" w:eastAsiaTheme="minorEastAsia" w:hAnsi="Times New Roman" w:cs="Times New Roman"/>
              </w:rPr>
              <w:t>We would like to find the position of the image plane and orientation of the lens plane in order to focus on the tilted object surface</w:t>
            </w:r>
            <w:r w:rsidR="0023292A" w:rsidRPr="00757137">
              <w:rPr>
                <w:rFonts w:ascii="Times New Roman" w:eastAsiaTheme="minorEastAsia" w:hAnsi="Times New Roman" w:cs="Times New Roman"/>
              </w:rPr>
              <w:t xml:space="preserve">.  </w:t>
            </w:r>
          </w:p>
          <w:p w14:paraId="4F337429" w14:textId="77777777" w:rsidR="002422ED" w:rsidRPr="00757137" w:rsidRDefault="002422ED" w:rsidP="0068056E">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3F4310D8" w14:textId="77777777" w:rsidR="003B6BB1" w:rsidRPr="00757137" w:rsidRDefault="003B6BB1" w:rsidP="003B6BB1">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3B6BB1">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CE32CD"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33" w:name="NumberRef1919224858"/>
        <w:tc>
          <w:tcPr>
            <w:tcW w:w="720" w:type="dxa"/>
            <w:shd w:val="clear" w:color="auto" w:fill="auto"/>
            <w:vAlign w:val="center"/>
          </w:tcPr>
          <w:p w14:paraId="55BDAF2C" w14:textId="77777777"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3"/>
          </w:p>
        </w:tc>
      </w:tr>
    </w:tbl>
    <w:p w14:paraId="423D97A7" w14:textId="77777777" w:rsidR="003B6BB1" w:rsidRPr="00757137" w:rsidRDefault="003B6BB1" w:rsidP="003B6BB1">
      <w:pPr>
        <w:spacing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6CD88FA5"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3.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04844642" w:rsidR="00484E4C" w:rsidRPr="00757137" w:rsidRDefault="00773E71"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in order to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6E3396D9" w:rsidR="00B20316" w:rsidRPr="00757137" w:rsidRDefault="00B20316" w:rsidP="00757137">
            <w:pPr>
              <w:spacing w:before="120" w:after="0" w:line="480" w:lineRule="auto"/>
              <w:ind w:left="360" w:right="288"/>
              <w:jc w:val="both"/>
              <w:rPr>
                <w:rFonts w:ascii="Times New Roman" w:hAnsi="Times New Roman" w:cs="Times New Roman"/>
              </w:rPr>
            </w:pPr>
            <w:bookmarkStart w:id="134"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34"/>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n order to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68056E">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23748850" w14:textId="3FF76550" w:rsidR="00490F36" w:rsidRPr="00757137" w:rsidRDefault="00D8721D" w:rsidP="00803665">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D8721D">
          <w:rPr>
            <w:rStyle w:val="Hyperlink"/>
            <w:rFonts w:ascii="Times New Roman" w:eastAsiaTheme="minorEastAsia" w:hAnsi="Times New Roman" w:cs="Times New Roman"/>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CE32CD"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4E34CEB4"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CE32CD"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7CC8CF74"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D8721D">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CE32CD"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41639E23"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CE32CD"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3378D2AC"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F83D53">
      <w:pPr>
        <w:spacing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CE32CD"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26296407"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F83D53">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CE32CD"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27004605" w:rsidR="002875E0" w:rsidRPr="00757137" w:rsidRDefault="002875E0" w:rsidP="00F83D53">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5C8DF759"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803665">
      <w:pPr>
        <w:spacing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CE32CD"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35" w:name="NumberRef6789133549"/>
        <w:bookmarkStart w:id="136" w:name="NumberRef896413922"/>
        <w:bookmarkStart w:id="137" w:name="NumberRef2076272964"/>
        <w:bookmarkStart w:id="138" w:name="NumberRef4804747105"/>
        <w:bookmarkStart w:id="139" w:name="NumberRef2268660069"/>
        <w:tc>
          <w:tcPr>
            <w:tcW w:w="720" w:type="dxa"/>
            <w:shd w:val="clear" w:color="auto" w:fill="auto"/>
            <w:vAlign w:val="center"/>
          </w:tcPr>
          <w:p w14:paraId="57B02A3A" w14:textId="79A1A17F"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5"/>
            <w:bookmarkEnd w:id="136"/>
            <w:bookmarkEnd w:id="137"/>
            <w:bookmarkEnd w:id="138"/>
            <w:bookmarkEnd w:id="139"/>
          </w:p>
        </w:tc>
      </w:tr>
    </w:tbl>
    <w:p w14:paraId="2C5F7AAF" w14:textId="2F27993E" w:rsidR="008102E5" w:rsidRPr="00757137" w:rsidRDefault="00ED3246"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the second row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CE32CD"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40" w:name="NumberRef4542078376"/>
        <w:tc>
          <w:tcPr>
            <w:tcW w:w="720" w:type="dxa"/>
            <w:shd w:val="clear" w:color="auto" w:fill="auto"/>
            <w:vAlign w:val="center"/>
          </w:tcPr>
          <w:p w14:paraId="4F7EB80D" w14:textId="4AA7A0F6"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0"/>
          </w:p>
        </w:tc>
      </w:tr>
    </w:tbl>
    <w:p w14:paraId="40924564" w14:textId="3773E506" w:rsidR="00996323"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0</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CE32CD"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17635F5F"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w:lastRenderedPageBreak/>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4656C9A0"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757137">
      <w:pPr>
        <w:spacing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CE32CD"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41" w:name="NumberRef1499810815"/>
        <w:bookmarkStart w:id="142" w:name="NumberRef7043957710"/>
        <w:bookmarkStart w:id="143" w:name="NumberRef9287859797"/>
        <w:bookmarkStart w:id="144" w:name="NumberRef5302125216"/>
        <w:bookmarkStart w:id="145" w:name="NumberRef3297359347"/>
        <w:bookmarkStart w:id="146" w:name="NumberRef7901288867"/>
        <w:bookmarkStart w:id="147" w:name="NumberRef2546018958"/>
        <w:bookmarkStart w:id="148" w:name="NumberRef3406065702"/>
        <w:bookmarkStart w:id="149" w:name="NumberRef9994145632"/>
        <w:tc>
          <w:tcPr>
            <w:tcW w:w="720" w:type="dxa"/>
            <w:shd w:val="clear" w:color="auto" w:fill="auto"/>
            <w:vAlign w:val="center"/>
          </w:tcPr>
          <w:p w14:paraId="76939F0D" w14:textId="1BB288D3"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1"/>
            <w:bookmarkEnd w:id="142"/>
            <w:bookmarkEnd w:id="143"/>
            <w:bookmarkEnd w:id="144"/>
            <w:bookmarkEnd w:id="145"/>
            <w:bookmarkEnd w:id="146"/>
            <w:bookmarkEnd w:id="147"/>
            <w:bookmarkEnd w:id="148"/>
            <w:bookmarkEnd w:id="149"/>
          </w:p>
        </w:tc>
      </w:tr>
    </w:tbl>
    <w:p w14:paraId="1F7D2B3D" w14:textId="2D20D802" w:rsidR="004C56E1" w:rsidRPr="00757137" w:rsidRDefault="00D8173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1</w:t>
      </w:r>
      <w:r w:rsidR="00F9307C"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364D89">
          <w:rPr>
            <w:rStyle w:val="Hyperlink"/>
            <w:rFonts w:ascii="Times New Roman" w:eastAsiaTheme="minorEastAsia" w:hAnsi="Times New Roman" w:cs="Times New Roman"/>
          </w:rPr>
          <w:t>F</w:t>
        </w:r>
        <w:r w:rsidR="0048088F" w:rsidRPr="00364D89">
          <w:rPr>
            <w:rStyle w:val="Hyperlink"/>
            <w:rFonts w:ascii="Times New Roman" w:eastAsiaTheme="minorEastAsia" w:hAnsi="Times New Roman" w:cs="Times New Roman"/>
          </w:rPr>
          <w:t xml:space="preserve">igure </w:t>
        </w:r>
        <w:r w:rsidR="00364D89" w:rsidRPr="00364D89">
          <w:rPr>
            <w:rStyle w:val="Hyperlink"/>
            <w:rFonts w:ascii="Times New Roman" w:eastAsiaTheme="minorEastAsia" w:hAnsi="Times New Roman" w:cs="Times New Roman"/>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757137">
            <w:pPr>
              <w:spacing w:before="120" w:after="0" w:line="480" w:lineRule="auto"/>
              <w:ind w:left="360" w:right="288"/>
              <w:jc w:val="both"/>
              <w:rPr>
                <w:rFonts w:ascii="Times New Roman" w:hAnsi="Times New Roman" w:cs="Times New Roman"/>
              </w:rPr>
            </w:pPr>
            <w:bookmarkStart w:id="150"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50"/>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68056E">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550D4140" w14:textId="0A58DF68" w:rsidR="00EA18BD" w:rsidRPr="00757137" w:rsidRDefault="0072229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56BB0D6F" w14:textId="6CD1D354" w:rsidR="00795BCC" w:rsidRPr="00757137" w:rsidRDefault="00A652A5"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Scheimpflug imaging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364D89">
          <w:rPr>
            <w:rStyle w:val="Hyperlink"/>
            <w:rFonts w:ascii="Times New Roman" w:eastAsiaTheme="minorEastAsia" w:hAnsi="Times New Roman" w:cs="Times New Roman"/>
          </w:rPr>
          <w:t>Table 4</w:t>
        </w:r>
        <w:r w:rsidR="00722402" w:rsidRPr="00364D89">
          <w:rPr>
            <w:rStyle w:val="Hyperlink"/>
            <w:rFonts w:ascii="Times New Roman" w:eastAsiaTheme="minorEastAsia" w:hAnsi="Times New Roman" w:cs="Times New Roman"/>
          </w:rPr>
          <w:t>.</w:t>
        </w:r>
        <w:r w:rsidR="00364D89" w:rsidRPr="00364D89">
          <w:rPr>
            <w:rStyle w:val="Hyperlink"/>
            <w:rFonts w:ascii="Times New Roman" w:eastAsiaTheme="minorEastAsia" w:hAnsi="Times New Roman" w:cs="Times New Roman"/>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created a </w:t>
      </w:r>
      <m:oMath>
        <m:r>
          <w:rPr>
            <w:rFonts w:ascii="Cambria Math" w:eastAsiaTheme="minorEastAsia" w:hAnsi="Cambria Math" w:cs="Times New Roman"/>
          </w:rPr>
          <m:t>f=24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lastRenderedPageBreak/>
        <w:t xml:space="preserve">The lens surfaces 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tblpXSpec="center" w:tblpY="1"/>
        <w:tblOverlap w:val="never"/>
        <w:tblW w:w="0" w:type="auto"/>
        <w:jc w:val="center"/>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D47444">
        <w:trPr>
          <w:jc w:val="center"/>
        </w:trPr>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6C3D4D4C" w:rsidR="00986A2B" w:rsidRPr="00757137" w:rsidRDefault="00986A2B" w:rsidP="00CD447A">
            <w:pPr>
              <w:spacing w:before="120" w:line="480" w:lineRule="auto"/>
              <w:ind w:left="360" w:right="288"/>
              <w:jc w:val="both"/>
              <w:rPr>
                <w:rFonts w:ascii="Times New Roman" w:hAnsi="Times New Roman" w:cs="Times New Roman"/>
                <w:b/>
                <w:color w:val="0070C0"/>
              </w:rPr>
            </w:pPr>
            <w:bookmarkStart w:id="151"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51"/>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D47444">
        <w:trPr>
          <w:jc w:val="center"/>
        </w:trPr>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0548">
            <w:pPr>
              <w:spacing w:after="0" w:line="48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0548">
            <w:pPr>
              <w:spacing w:after="0" w:line="48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CE32CD" w:rsidP="00B10548">
            <w:pPr>
              <w:spacing w:after="0" w:line="48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0548">
            <w:pPr>
              <w:spacing w:after="0" w:line="48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CE32CD" w:rsidP="00B10548">
            <w:pPr>
              <w:spacing w:after="0" w:line="48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D47444">
        <w:trPr>
          <w:trHeight w:val="481"/>
          <w:jc w:val="center"/>
        </w:trPr>
        <w:tc>
          <w:tcPr>
            <w:tcW w:w="1728" w:type="dxa"/>
            <w:tcBorders>
              <w:top w:val="single" w:sz="4" w:space="0" w:color="A6A6A6" w:themeColor="background1" w:themeShade="A6"/>
            </w:tcBorders>
            <w:vAlign w:val="center"/>
          </w:tcPr>
          <w:p w14:paraId="1F371464" w14:textId="45474356"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19EFDAAF"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07042e-13°</w:t>
            </w:r>
          </w:p>
        </w:tc>
        <w:tc>
          <w:tcPr>
            <w:tcW w:w="1728" w:type="dxa"/>
            <w:tcBorders>
              <w:top w:val="single" w:sz="4" w:space="0" w:color="A6A6A6" w:themeColor="background1" w:themeShade="A6"/>
            </w:tcBorders>
            <w:vAlign w:val="center"/>
          </w:tcPr>
          <w:p w14:paraId="22F3C102" w14:textId="479C6523"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D47444">
        <w:trPr>
          <w:trHeight w:val="481"/>
          <w:jc w:val="center"/>
        </w:trPr>
        <w:tc>
          <w:tcPr>
            <w:tcW w:w="1728" w:type="dxa"/>
            <w:vAlign w:val="center"/>
          </w:tcPr>
          <w:p w14:paraId="5D432BBF" w14:textId="59EF1C9F"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D47444">
        <w:trPr>
          <w:trHeight w:val="481"/>
          <w:jc w:val="center"/>
        </w:trPr>
        <w:tc>
          <w:tcPr>
            <w:tcW w:w="1728" w:type="dxa"/>
            <w:vAlign w:val="center"/>
          </w:tcPr>
          <w:p w14:paraId="1FC8BF3E" w14:textId="0B3073B0"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D47444">
        <w:trPr>
          <w:trHeight w:val="481"/>
          <w:jc w:val="center"/>
        </w:trPr>
        <w:tc>
          <w:tcPr>
            <w:tcW w:w="1728" w:type="dxa"/>
            <w:vAlign w:val="center"/>
          </w:tcPr>
          <w:p w14:paraId="0FBAC53E" w14:textId="002128C7"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D47444">
        <w:trPr>
          <w:trHeight w:val="481"/>
          <w:jc w:val="center"/>
        </w:trPr>
        <w:tc>
          <w:tcPr>
            <w:tcW w:w="1728" w:type="dxa"/>
            <w:vAlign w:val="center"/>
          </w:tcPr>
          <w:p w14:paraId="5B25FFE5" w14:textId="43176E4A"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80224C">
        <w:trPr>
          <w:trHeight w:val="481"/>
          <w:jc w:val="center"/>
        </w:trPr>
        <w:tc>
          <w:tcPr>
            <w:tcW w:w="1728" w:type="dxa"/>
            <w:tcBorders>
              <w:bottom w:val="single" w:sz="4" w:space="0" w:color="A6A6A6" w:themeColor="background1" w:themeShade="A6"/>
            </w:tcBorders>
            <w:vAlign w:val="center"/>
          </w:tcPr>
          <w:p w14:paraId="68F2B6FE" w14:textId="42747E47"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80224C">
        <w:trPr>
          <w:jc w:val="center"/>
        </w:trPr>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CA716C">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CA716C">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CA716C">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CA716C">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CA716C">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303BADD0" w14:textId="543D5C32" w:rsidR="00B61835" w:rsidRPr="00757137" w:rsidRDefault="00CC4E28" w:rsidP="00CA716C">
      <w:pPr>
        <w:spacing w:line="480" w:lineRule="auto"/>
        <w:ind w:firstLine="576"/>
        <w:jc w:val="both"/>
        <w:rPr>
          <w:rFonts w:ascii="Times New Roman" w:hAnsi="Times New Roman" w:cs="Times New Roman"/>
        </w:rPr>
      </w:pPr>
      <w:r>
        <w:rPr>
          <w:rFonts w:ascii="Times New Roman" w:hAnsi="Times New Roman" w:cs="Times New Roman"/>
        </w:rPr>
        <w:lastRenderedPageBreak/>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252E02" w:rsidRPr="001A45B2">
          <w:rPr>
            <w:rStyle w:val="Hyperlink"/>
            <w:rFonts w:ascii="Times New Roman" w:hAnsi="Times New Roman" w:cs="Times New Roman"/>
          </w:rPr>
          <w:t xml:space="preserve">section </w:t>
        </w:r>
        <w:r w:rsidR="001A45B2" w:rsidRPr="001A45B2">
          <w:rPr>
            <w:rStyle w:val="Hyperlink"/>
            <w:rFonts w:ascii="Times New Roman" w:hAnsi="Times New Roman" w:cs="Times New Roman"/>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7E999DC3" w:rsidR="00FD6BA8" w:rsidRPr="00757137" w:rsidRDefault="00FD6BA8"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020578">
          <w:rPr>
            <w:rStyle w:val="Hyperlink"/>
            <w:rFonts w:ascii="Times New Roman" w:hAnsi="Times New Roman" w:cs="Times New Roman"/>
          </w:rPr>
          <w:t xml:space="preserve">Figure </w:t>
        </w:r>
        <w:r w:rsidR="00CD447A" w:rsidRPr="00020578">
          <w:rPr>
            <w:rStyle w:val="Hyperlink"/>
            <w:rFonts w:ascii="Times New Roman" w:hAnsi="Times New Roman" w:cs="Times New Roman"/>
          </w:rPr>
          <w:t>4</w:t>
        </w:r>
        <w:r w:rsidR="008B298F" w:rsidRPr="00020578">
          <w:rPr>
            <w:rStyle w:val="Hyperlink"/>
            <w:rFonts w:ascii="Times New Roman" w:hAnsi="Times New Roman" w:cs="Times New Roman"/>
          </w:rPr>
          <w:t>.</w:t>
        </w:r>
        <w:r w:rsidR="00020578" w:rsidRPr="00020578">
          <w:rPr>
            <w:rStyle w:val="Hyperlink"/>
            <w:rFonts w:ascii="Times New Roman" w:hAnsi="Times New Roman" w:cs="Times New Roman"/>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w:t>
      </w:r>
      <w:r w:rsidR="00016EE0" w:rsidRPr="00757137">
        <w:rPr>
          <w:rFonts w:ascii="Times New Roman" w:eastAsiaTheme="minorEastAsia" w:hAnsi="Times New Roman" w:cs="Times New Roman"/>
        </w:rPr>
        <w:lastRenderedPageBreak/>
        <w:t>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simulations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020578">
            <w:pPr>
              <w:spacing w:before="120" w:after="0" w:line="480" w:lineRule="auto"/>
              <w:ind w:left="360" w:right="288"/>
              <w:jc w:val="both"/>
              <w:rPr>
                <w:rFonts w:ascii="Times New Roman" w:hAnsi="Times New Roman" w:cs="Times New Roman"/>
              </w:rPr>
            </w:pPr>
            <w:bookmarkStart w:id="152"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152"/>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020578">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2AE0E11E" w:rsidR="00020578" w:rsidRDefault="00020578"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lastRenderedPageBreak/>
        <w:t xml:space="preserve">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in order to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5569361C" w:rsidR="00E14A80" w:rsidRPr="00757137" w:rsidRDefault="002C4D5C"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CE32CD"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153" w:name="NumberRef7577292919"/>
        <w:bookmarkStart w:id="154" w:name="NumberRef4018420577"/>
        <w:bookmarkStart w:id="155" w:name="NumberRef4618743658"/>
        <w:bookmarkStart w:id="156" w:name="NumberRef4921656251"/>
        <w:bookmarkStart w:id="157" w:name="NumberRef2566289306"/>
        <w:tc>
          <w:tcPr>
            <w:tcW w:w="720" w:type="dxa"/>
            <w:shd w:val="clear" w:color="auto" w:fill="auto"/>
            <w:vAlign w:val="center"/>
          </w:tcPr>
          <w:p w14:paraId="51F00E36" w14:textId="308A61A6"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3"/>
            <w:bookmarkEnd w:id="154"/>
            <w:bookmarkEnd w:id="155"/>
            <w:bookmarkEnd w:id="156"/>
            <w:bookmarkEnd w:id="157"/>
          </w:p>
        </w:tc>
      </w:tr>
    </w:tbl>
    <w:p w14:paraId="23AFACA2" w14:textId="77777777" w:rsidR="00582225" w:rsidRPr="00757137" w:rsidRDefault="00E14A80" w:rsidP="00B10548">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020578">
          <w:rPr>
            <w:rStyle w:val="Hyperlink"/>
            <w:rFonts w:ascii="Times New Roman" w:eastAsiaTheme="minorEastAsia" w:hAnsi="Times New Roman" w:cs="Times New Roman"/>
          </w:rPr>
          <w:t>Figure 4</w:t>
        </w:r>
        <w:r w:rsidR="009F2484" w:rsidRPr="00020578">
          <w:rPr>
            <w:rStyle w:val="Hyperlink"/>
            <w:rFonts w:ascii="Times New Roman" w:eastAsiaTheme="minorEastAsia" w:hAnsi="Times New Roman" w:cs="Times New Roman"/>
          </w:rPr>
          <w:t>.</w:t>
        </w:r>
        <w:r w:rsidR="00020578" w:rsidRPr="00020578">
          <w:rPr>
            <w:rStyle w:val="Hyperlink"/>
            <w:rFonts w:ascii="Times New Roman" w:eastAsiaTheme="minorEastAsia" w:hAnsi="Times New Roman" w:cs="Times New Roman"/>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In order to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for each curve used in the figure satisfy the condition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95EFE"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95EFE" w:rsidRPr="00757137">
        <w:rPr>
          <w:rFonts w:ascii="Times New Roman" w:eastAsiaTheme="minorEastAsia" w:hAnsi="Times New Roman" w:cs="Times New Roman"/>
        </w:rPr>
        <w:t xml:space="preserve"> that satisfy </w:t>
      </w:r>
      <w:r w:rsidR="00B95EFE">
        <w:rPr>
          <w:rFonts w:ascii="Times New Roman" w:eastAsiaTheme="minorEastAsia" w:hAnsi="Times New Roman" w:cs="Times New Roman"/>
        </w:rPr>
        <w:t xml:space="preserve">Eq. </w:t>
      </w:r>
      <w:r w:rsidR="00B95EFE" w:rsidRPr="00757137">
        <w:rPr>
          <w:rFonts w:ascii="Times New Roman" w:eastAsiaTheme="minorEastAsia" w:hAnsi="Times New Roman" w:cs="Times New Roman"/>
        </w:rPr>
        <w:fldChar w:fldCharType="begin"/>
      </w:r>
      <w:r w:rsidR="00B95EFE" w:rsidRPr="00757137">
        <w:rPr>
          <w:rFonts w:ascii="Times New Roman" w:eastAsiaTheme="minorEastAsia" w:hAnsi="Times New Roman" w:cs="Times New Roman"/>
        </w:rPr>
        <w:instrText xml:space="preserve"> REF NumberRef4018420577 \h  \* MERGEFORMAT </w:instrText>
      </w:r>
      <w:r w:rsidR="00B95EFE" w:rsidRPr="00757137">
        <w:rPr>
          <w:rFonts w:ascii="Times New Roman" w:eastAsiaTheme="minorEastAsia" w:hAnsi="Times New Roman" w:cs="Times New Roman"/>
        </w:rPr>
      </w:r>
      <w:r w:rsidR="00B95EFE" w:rsidRPr="00757137">
        <w:rPr>
          <w:rFonts w:ascii="Times New Roman" w:eastAsiaTheme="minorEastAsia" w:hAnsi="Times New Roman" w:cs="Times New Roman"/>
        </w:rPr>
        <w:fldChar w:fldCharType="separate"/>
      </w:r>
      <w:r w:rsidR="00B95EFE" w:rsidRPr="00F9307C">
        <w:rPr>
          <w:rFonts w:ascii="Times New Roman" w:eastAsiaTheme="minorEastAsia" w:hAnsi="Times New Roman" w:cs="Times New Roman"/>
        </w:rPr>
        <w:t>(4.64)</w:t>
      </w:r>
      <w:r w:rsidR="00B95EFE" w:rsidRPr="00757137">
        <w:rPr>
          <w:rFonts w:ascii="Times New Roman" w:eastAsiaTheme="minorEastAsia" w:hAnsi="Times New Roman" w:cs="Times New Roman"/>
        </w:rPr>
        <w:fldChar w:fldCharType="end"/>
      </w:r>
      <w:r w:rsidR="00B95EFE" w:rsidRPr="00757137">
        <w:rPr>
          <w:rFonts w:ascii="Times New Roman" w:eastAsiaTheme="minorEastAsia" w:hAnsi="Times New Roman" w:cs="Times New Roman"/>
        </w:rPr>
        <w:t xml:space="preserve">, and the green </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582225" w:rsidRPr="00757137" w14:paraId="4D23B950" w14:textId="77777777" w:rsidTr="00582225">
        <w:tc>
          <w:tcPr>
            <w:tcW w:w="8640" w:type="dxa"/>
          </w:tcPr>
          <w:p w14:paraId="54549D4F" w14:textId="77777777" w:rsidR="00582225" w:rsidRPr="00757137" w:rsidRDefault="00582225" w:rsidP="005822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C8887FF" wp14:editId="2CD61CD3">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2"/>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582225" w:rsidRPr="00757137" w14:paraId="1BACBAD7" w14:textId="77777777" w:rsidTr="00582225">
        <w:tc>
          <w:tcPr>
            <w:tcW w:w="8640" w:type="dxa"/>
          </w:tcPr>
          <w:p w14:paraId="6E891531" w14:textId="77777777" w:rsidR="00582225" w:rsidRPr="00757137" w:rsidRDefault="00582225" w:rsidP="00582225">
            <w:pPr>
              <w:spacing w:before="120" w:after="0" w:line="480" w:lineRule="auto"/>
              <w:ind w:left="360" w:right="288"/>
              <w:jc w:val="both"/>
              <w:rPr>
                <w:rFonts w:ascii="Times New Roman" w:hAnsi="Times New Roman" w:cs="Times New Roman"/>
              </w:rPr>
            </w:pPr>
            <w:bookmarkStart w:id="158"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158"/>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1BFEDE8E" w14:textId="77777777" w:rsidR="00582225" w:rsidRPr="00757137" w:rsidRDefault="00582225" w:rsidP="00582225">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2927F6C6" w14:textId="005F00A0" w:rsidR="0044234C" w:rsidRPr="00757137" w:rsidRDefault="00B95EF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Since the constant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618743658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corresponding to </w:t>
      </w:r>
      <m:oMath>
        <m:r>
          <w:rPr>
            <w:rFonts w:ascii="Cambria Math" w:eastAsiaTheme="minorEastAsia" w:hAnsi="Cambria Math" w:cs="Times New Roman"/>
          </w:rPr>
          <m:t>P</m:t>
        </m:r>
      </m:oMath>
      <w:r w:rsidRPr="00757137">
        <w:rPr>
          <w:rFonts w:ascii="Times New Roman" w:eastAsiaTheme="minorEastAsia" w:hAnsi="Times New Roman" w:cs="Times New Roman"/>
        </w:rPr>
        <w:t xml:space="preserve"> in the general quartic</w:t>
      </w:r>
      <w:r w:rsidR="00582225">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equation—</w:t>
      </w:r>
      <w:r w:rsidR="00230174" w:rsidRPr="00757137">
        <w:rPr>
          <w:rFonts w:ascii="Times New Roman" w:eastAsiaTheme="minorEastAsia" w:hAnsi="Times New Roman" w:cs="Times New Roman"/>
        </w:rPr>
        <w:t>is</w:t>
      </w:r>
      <w:r w:rsidR="00FC5244" w:rsidRPr="00757137">
        <w:rPr>
          <w:rFonts w:ascii="Times New Roman" w:eastAsiaTheme="minorEastAsia" w:hAnsi="Times New Roman" w:cs="Times New Roman"/>
        </w:rPr>
        <w:t xml:space="preserve"> </w:t>
      </w:r>
      <w:r w:rsidR="00230174" w:rsidRPr="00757137">
        <w:rPr>
          <w:rFonts w:ascii="Times New Roman" w:eastAsiaTheme="minorEastAsia" w:hAnsi="Times New Roman" w:cs="Times New Roman"/>
        </w:rPr>
        <w:t xml:space="preserve">zero, all curves </w:t>
      </w:r>
      <w:r w:rsidR="00BA1DFE" w:rsidRPr="00757137">
        <w:rPr>
          <w:rFonts w:ascii="Times New Roman" w:eastAsiaTheme="minorEastAsia" w:hAnsi="Times New Roman" w:cs="Times New Roman"/>
        </w:rPr>
        <w:t>pass through</w:t>
      </w:r>
      <w:r w:rsidR="00230174" w:rsidRPr="00757137">
        <w:rPr>
          <w:rFonts w:ascii="Times New Roman" w:eastAsiaTheme="minorEastAsia" w:hAnsi="Times New Roman" w:cs="Times New Roman"/>
        </w:rPr>
        <w:t xml:space="preserve"> the origin</w:t>
      </w:r>
      <w:r w:rsidR="0023292A" w:rsidRPr="00757137">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Additionally, since the coefficient of</w:t>
      </w:r>
      <w:r w:rsidR="00BA1DFE"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lastRenderedPageBreak/>
        <w:t>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is zero</w:t>
      </w:r>
      <w:r w:rsidR="00BA1DFE" w:rsidRPr="00757137">
        <w:rPr>
          <w:rFonts w:ascii="Times New Roman" w:eastAsiaTheme="minorEastAsia" w:hAnsi="Times New Roman" w:cs="Times New Roman"/>
        </w:rPr>
        <w:t xml:space="preserve"> while</w:t>
      </w:r>
      <w:r w:rsidR="00FC5244" w:rsidRPr="00757137">
        <w:rPr>
          <w:rFonts w:ascii="Times New Roman" w:eastAsiaTheme="minorEastAsia" w:hAnsi="Times New Roman" w:cs="Times New Roman"/>
        </w:rPr>
        <w:t xml:space="preserv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 xml:space="preserve">is non-zero, the curves are either above the x-axis (for posi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As shown in the 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CA716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0532E59E" w:rsidR="003E206D" w:rsidRPr="00757137" w:rsidRDefault="00CA0EA0"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CE32CD"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159" w:name="NumberRef954290628"/>
        <w:bookmarkStart w:id="160" w:name="NumberRef449338555"/>
        <w:bookmarkStart w:id="161" w:name="NumberRef6761758924"/>
        <w:tc>
          <w:tcPr>
            <w:tcW w:w="720" w:type="dxa"/>
            <w:shd w:val="clear" w:color="auto" w:fill="auto"/>
            <w:vAlign w:val="center"/>
          </w:tcPr>
          <w:p w14:paraId="0A0E9794" w14:textId="5EF601B3"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9"/>
            <w:bookmarkEnd w:id="160"/>
            <w:bookmarkEnd w:id="161"/>
          </w:p>
        </w:tc>
      </w:tr>
    </w:tbl>
    <w:p w14:paraId="0A589528" w14:textId="1BB268EC" w:rsidR="003E206D" w:rsidRPr="00757137" w:rsidRDefault="003E206D"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CE32CD"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162" w:name="NumberRef5897925496"/>
        <w:bookmarkStart w:id="163" w:name="NumberRef2729423642"/>
        <w:bookmarkStart w:id="164" w:name="NumberRef6736466885"/>
        <w:bookmarkStart w:id="165" w:name="NumberRef2972580194"/>
        <w:bookmarkStart w:id="166" w:name="NumberRef2352822423"/>
        <w:bookmarkStart w:id="167" w:name="NumberRef4824280739"/>
        <w:bookmarkStart w:id="168" w:name="NumberRef157039165"/>
        <w:tc>
          <w:tcPr>
            <w:tcW w:w="720" w:type="dxa"/>
            <w:shd w:val="clear" w:color="auto" w:fill="auto"/>
            <w:vAlign w:val="center"/>
          </w:tcPr>
          <w:p w14:paraId="4DD9A82B" w14:textId="77085BEE"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2"/>
            <w:bookmarkEnd w:id="163"/>
            <w:bookmarkEnd w:id="164"/>
            <w:bookmarkEnd w:id="165"/>
            <w:bookmarkEnd w:id="166"/>
            <w:bookmarkEnd w:id="167"/>
            <w:bookmarkEnd w:id="168"/>
          </w:p>
        </w:tc>
      </w:tr>
    </w:tbl>
    <w:p w14:paraId="22E89148" w14:textId="1A00332B" w:rsidR="00653E95" w:rsidRPr="00757137" w:rsidRDefault="00653E95" w:rsidP="00CA716C">
      <w:pPr>
        <w:spacing w:line="480" w:lineRule="auto"/>
        <w:ind w:firstLine="576"/>
        <w:jc w:val="both"/>
        <w:rPr>
          <w:rFonts w:ascii="Times New Roman" w:hAnsi="Times New Roman" w:cs="Times New Roman"/>
        </w:rPr>
      </w:pPr>
    </w:p>
    <w:tbl>
      <w:tblPr>
        <w:tblStyle w:val="TableGrid"/>
        <w:tblpPr w:leftFromText="180" w:rightFromText="180" w:vertAnchor="text" w:tblpXSpec="center" w:tblpY="1"/>
        <w:tblOverlap w:val="never"/>
        <w:tblW w:w="0" w:type="auto"/>
        <w:jc w:val="center"/>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D73F45" w:rsidRPr="00757137" w14:paraId="29745205" w14:textId="77777777" w:rsidTr="00AF2D22">
        <w:trPr>
          <w:jc w:val="center"/>
        </w:trPr>
        <w:tc>
          <w:tcPr>
            <w:tcW w:w="8640" w:type="dxa"/>
            <w:gridSpan w:val="5"/>
            <w:tcBorders>
              <w:top w:val="nil"/>
              <w:left w:val="nil"/>
              <w:bottom w:val="single" w:sz="4" w:space="0" w:color="A6A6A6" w:themeColor="background1" w:themeShade="A6"/>
              <w:right w:val="nil"/>
            </w:tcBorders>
            <w:shd w:val="clear" w:color="auto" w:fill="auto"/>
            <w:vAlign w:val="center"/>
          </w:tcPr>
          <w:p w14:paraId="5366CA86" w14:textId="1D73A354" w:rsidR="00D73F45" w:rsidRPr="00757137" w:rsidRDefault="00D73F45" w:rsidP="00CD447A">
            <w:pPr>
              <w:spacing w:before="120" w:line="480" w:lineRule="auto"/>
              <w:ind w:left="360" w:right="288"/>
              <w:jc w:val="both"/>
              <w:rPr>
                <w:rFonts w:ascii="Times New Roman" w:hAnsi="Times New Roman" w:cs="Times New Roman"/>
                <w:b/>
                <w:color w:val="0070C0"/>
              </w:rPr>
            </w:pPr>
            <w:bookmarkStart w:id="169" w:name="Table_4_2"/>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2</w:t>
            </w:r>
            <w:bookmarkEnd w:id="169"/>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sidR="00CC4E28">
              <w:rPr>
                <w:rFonts w:ascii="Times New Roman" w:hAnsi="Times New Roman" w:cs="Times New Roman"/>
              </w:rPr>
              <w:t xml:space="preserve">Eq. </w:t>
            </w:r>
            <w:r w:rsidR="0042402E" w:rsidRPr="00757137">
              <w:rPr>
                <w:rFonts w:ascii="Times New Roman" w:hAnsi="Times New Roman" w:cs="Times New Roman"/>
              </w:rPr>
              <w:fldChar w:fldCharType="begin"/>
            </w:r>
            <w:r w:rsidR="0042402E" w:rsidRPr="00757137">
              <w:rPr>
                <w:rFonts w:ascii="Times New Roman" w:hAnsi="Times New Roman" w:cs="Times New Roman"/>
              </w:rPr>
              <w:instrText xml:space="preserve"> REF NumberRef449338555 \h  \* MERGEFORMAT </w:instrText>
            </w:r>
            <w:r w:rsidR="0042402E" w:rsidRPr="00757137">
              <w:rPr>
                <w:rFonts w:ascii="Times New Roman" w:hAnsi="Times New Roman" w:cs="Times New Roman"/>
              </w:rPr>
            </w:r>
            <w:r w:rsidR="0042402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5</w:t>
            </w:r>
            <w:r w:rsidR="00F9307C" w:rsidRPr="00757137">
              <w:rPr>
                <w:rFonts w:ascii="Times New Roman" w:hAnsi="Times New Roman" w:cs="Times New Roman"/>
              </w:rPr>
              <w:t>)</w:t>
            </w:r>
            <w:r w:rsidR="0042402E"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0042402E" w:rsidRPr="00757137">
              <w:rPr>
                <w:rFonts w:ascii="Times New Roman" w:hAnsi="Times New Roman" w:cs="Times New Roman"/>
              </w:rPr>
              <w:fldChar w:fldCharType="begin"/>
            </w:r>
            <w:r w:rsidR="0042402E" w:rsidRPr="00757137">
              <w:rPr>
                <w:rFonts w:ascii="Times New Roman" w:hAnsi="Times New Roman" w:cs="Times New Roman"/>
              </w:rPr>
              <w:instrText xml:space="preserve"> REF NumberRef4824280739 \h  \* MERGEFORMAT </w:instrText>
            </w:r>
            <w:r w:rsidR="0042402E" w:rsidRPr="00757137">
              <w:rPr>
                <w:rFonts w:ascii="Times New Roman" w:hAnsi="Times New Roman" w:cs="Times New Roman"/>
              </w:rPr>
            </w:r>
            <w:r w:rsidR="0042402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6</w:t>
            </w:r>
            <w:r w:rsidR="00F9307C" w:rsidRPr="00757137">
              <w:rPr>
                <w:rFonts w:ascii="Times New Roman" w:hAnsi="Times New Roman" w:cs="Times New Roman"/>
              </w:rPr>
              <w:t>)</w:t>
            </w:r>
            <w:r w:rsidR="0042402E"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D73F45" w:rsidRPr="00757137" w14:paraId="2B9F4887" w14:textId="77777777" w:rsidTr="00AF2D22">
        <w:trPr>
          <w:jc w:val="center"/>
        </w:trPr>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E7B4D66" w14:textId="77777777" w:rsidR="00D73F45" w:rsidRPr="00757137" w:rsidRDefault="00D73F45" w:rsidP="00B10548">
            <w:pPr>
              <w:spacing w:after="0" w:line="48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0B553C1E" w14:textId="77777777" w:rsidR="00D73F45" w:rsidRPr="00757137" w:rsidRDefault="00D73F45" w:rsidP="00B10548">
            <w:pPr>
              <w:spacing w:after="0" w:line="48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FEFFA54" w14:textId="77777777" w:rsidR="00D73F45" w:rsidRPr="00757137" w:rsidRDefault="00CE32CD" w:rsidP="00B10548">
            <w:pPr>
              <w:spacing w:after="0" w:line="48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D73F45" w:rsidRPr="00757137">
              <w:rPr>
                <w:rFonts w:ascii="Times New Roman" w:eastAsiaTheme="minorEastAsia" w:hAnsi="Times New Roman" w:cs="Times New Roman"/>
              </w:rPr>
              <w:t xml:space="preserve"> (Zemax)</w:t>
            </w:r>
            <w:r w:rsidR="00D73F45"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14634189" w14:textId="77777777" w:rsidR="00D73F45" w:rsidRPr="00757137" w:rsidRDefault="00D73F45" w:rsidP="00B10548">
            <w:pPr>
              <w:spacing w:after="0" w:line="48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3ED5D027" w14:textId="77777777" w:rsidR="00D73F45" w:rsidRPr="00757137" w:rsidRDefault="00CE32CD" w:rsidP="00B10548">
            <w:pPr>
              <w:spacing w:after="0" w:line="48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D73F45" w:rsidRPr="00757137">
              <w:rPr>
                <w:rFonts w:ascii="Times New Roman" w:eastAsiaTheme="minorEastAsia" w:hAnsi="Times New Roman" w:cs="Times New Roman"/>
              </w:rPr>
              <w:t xml:space="preserve"> (numerical)</w:t>
            </w:r>
            <w:r w:rsidR="00D73F45" w:rsidRPr="00757137">
              <w:rPr>
                <w:rFonts w:ascii="Times New Roman" w:eastAsiaTheme="minorEastAsia" w:hAnsi="Times New Roman" w:cs="Times New Roman"/>
                <w:vertAlign w:val="superscript"/>
              </w:rPr>
              <w:t>5</w:t>
            </w:r>
          </w:p>
        </w:tc>
      </w:tr>
      <w:tr w:rsidR="00D73F45" w:rsidRPr="00757137" w14:paraId="795FD1C5" w14:textId="77777777" w:rsidTr="00AF2D22">
        <w:trPr>
          <w:trHeight w:val="481"/>
          <w:jc w:val="center"/>
        </w:trPr>
        <w:tc>
          <w:tcPr>
            <w:tcW w:w="1728" w:type="dxa"/>
            <w:tcBorders>
              <w:top w:val="single" w:sz="4" w:space="0" w:color="A6A6A6" w:themeColor="background1" w:themeShade="A6"/>
            </w:tcBorders>
            <w:vAlign w:val="center"/>
          </w:tcPr>
          <w:p w14:paraId="18AE2D26" w14:textId="77777777"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6D06D6EE" w14:textId="77777777"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3A705748" w14:textId="5248C5E7"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9.17073</w:t>
            </w:r>
            <w:r w:rsidR="00D73F45" w:rsidRPr="00757137">
              <w:rPr>
                <w:rFonts w:ascii="Times New Roman" w:eastAsiaTheme="minorEastAsia" w:hAnsi="Times New Roman" w:cs="Times New Roman"/>
              </w:rPr>
              <w:t xml:space="preserve"> </w:t>
            </w:r>
            <w:r w:rsidR="00D73F45"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02D13183" w14:textId="5A81D097" w:rsidR="00D73F45" w:rsidRPr="00757137" w:rsidRDefault="00494EF8"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2430</w:t>
            </w:r>
            <w:r w:rsidR="0042402E" w:rsidRPr="00757137">
              <w:rPr>
                <w:rFonts w:ascii="Times New Roman" w:eastAsiaTheme="minorEastAsia" w:hAnsi="Times New Roman" w:cs="Times New Roman"/>
              </w:rPr>
              <w:t>1</w:t>
            </w:r>
            <w:r w:rsidRPr="00757137">
              <w:rPr>
                <w:rFonts w:ascii="Times New Roman" w:eastAsiaTheme="minorEastAsia" w:hAnsi="Times New Roman" w:cs="Times New Roman"/>
              </w:rPr>
              <w:t>e-15</w:t>
            </w:r>
            <w:r w:rsidR="00D73F45" w:rsidRPr="00757137">
              <w:rPr>
                <w:rFonts w:ascii="Times New Roman" w:eastAsiaTheme="minorEastAsia" w:hAnsi="Times New Roman" w:cs="Times New Roman"/>
              </w:rPr>
              <w:t>°</w:t>
            </w:r>
          </w:p>
        </w:tc>
        <w:tc>
          <w:tcPr>
            <w:tcW w:w="1728" w:type="dxa"/>
            <w:tcBorders>
              <w:top w:val="single" w:sz="4" w:space="0" w:color="A6A6A6" w:themeColor="background1" w:themeShade="A6"/>
            </w:tcBorders>
            <w:vAlign w:val="center"/>
          </w:tcPr>
          <w:p w14:paraId="2E652597" w14:textId="0286C717"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9.17073</w:t>
            </w:r>
            <w:r w:rsidR="00D73F45" w:rsidRPr="00757137">
              <w:rPr>
                <w:rFonts w:ascii="Times New Roman" w:eastAsiaTheme="minorEastAsia" w:hAnsi="Times New Roman" w:cs="Times New Roman"/>
              </w:rPr>
              <w:t xml:space="preserve"> </w:t>
            </w:r>
            <w:r w:rsidR="00D73F45" w:rsidRPr="00757137">
              <w:rPr>
                <w:rFonts w:ascii="Times New Roman" w:eastAsiaTheme="minorEastAsia" w:hAnsi="Times New Roman" w:cs="Times New Roman"/>
                <w:i/>
              </w:rPr>
              <w:t>mm</w:t>
            </w:r>
          </w:p>
        </w:tc>
      </w:tr>
      <w:tr w:rsidR="00D73F45" w:rsidRPr="00757137" w14:paraId="43AF5B09" w14:textId="77777777" w:rsidTr="00AF2D22">
        <w:trPr>
          <w:trHeight w:val="481"/>
          <w:jc w:val="center"/>
        </w:trPr>
        <w:tc>
          <w:tcPr>
            <w:tcW w:w="1728" w:type="dxa"/>
            <w:vAlign w:val="center"/>
          </w:tcPr>
          <w:p w14:paraId="6BFF6115" w14:textId="77777777"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F3C5FD6" w14:textId="77777777"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A355C4D" w14:textId="42FC3AE8"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9.17145</w:t>
            </w:r>
            <w:r w:rsidR="00D73F45" w:rsidRPr="00757137">
              <w:rPr>
                <w:rFonts w:ascii="Times New Roman" w:eastAsiaTheme="minorEastAsia" w:hAnsi="Times New Roman" w:cs="Times New Roman"/>
              </w:rPr>
              <w:t xml:space="preserve"> </w:t>
            </w:r>
            <w:r w:rsidR="00D73F45" w:rsidRPr="00757137">
              <w:rPr>
                <w:rFonts w:ascii="Times New Roman" w:eastAsiaTheme="minorEastAsia" w:hAnsi="Times New Roman" w:cs="Times New Roman"/>
                <w:i/>
              </w:rPr>
              <w:t>mm</w:t>
            </w:r>
          </w:p>
        </w:tc>
        <w:tc>
          <w:tcPr>
            <w:tcW w:w="1728" w:type="dxa"/>
            <w:vAlign w:val="center"/>
          </w:tcPr>
          <w:p w14:paraId="3C22BB5B" w14:textId="2F415BBD"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w:t>
            </w:r>
            <w:r w:rsidR="0042402E" w:rsidRPr="00757137">
              <w:rPr>
                <w:rFonts w:ascii="Times New Roman" w:eastAsiaTheme="minorEastAsia" w:hAnsi="Times New Roman" w:cs="Times New Roman"/>
              </w:rPr>
              <w:t>10</w:t>
            </w:r>
            <w:r w:rsidRPr="00757137">
              <w:rPr>
                <w:rFonts w:ascii="Times New Roman" w:eastAsiaTheme="minorEastAsia" w:hAnsi="Times New Roman" w:cs="Times New Roman"/>
              </w:rPr>
              <w:t>.</w:t>
            </w:r>
            <w:r w:rsidR="0042402E" w:rsidRPr="00757137">
              <w:rPr>
                <w:rFonts w:ascii="Times New Roman" w:eastAsiaTheme="minorEastAsia" w:hAnsi="Times New Roman" w:cs="Times New Roman"/>
              </w:rPr>
              <w:t>0</w:t>
            </w:r>
            <w:r w:rsidRPr="00757137">
              <w:rPr>
                <w:rFonts w:ascii="Times New Roman" w:eastAsiaTheme="minorEastAsia" w:hAnsi="Times New Roman" w:cs="Times New Roman"/>
              </w:rPr>
              <w:t>°</w:t>
            </w:r>
          </w:p>
        </w:tc>
        <w:tc>
          <w:tcPr>
            <w:tcW w:w="1728" w:type="dxa"/>
            <w:vAlign w:val="center"/>
          </w:tcPr>
          <w:p w14:paraId="1B7A738B" w14:textId="1A459E9F"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00D73F45" w:rsidRPr="00757137">
              <w:rPr>
                <w:rFonts w:ascii="Times New Roman" w:eastAsiaTheme="minorEastAsia" w:hAnsi="Times New Roman" w:cs="Times New Roman"/>
                <w:i/>
              </w:rPr>
              <w:t>mm</w:t>
            </w:r>
          </w:p>
        </w:tc>
      </w:tr>
      <w:tr w:rsidR="00D73F45" w:rsidRPr="00757137" w14:paraId="1385E76F" w14:textId="77777777" w:rsidTr="00AF2D22">
        <w:trPr>
          <w:trHeight w:val="481"/>
          <w:jc w:val="center"/>
        </w:trPr>
        <w:tc>
          <w:tcPr>
            <w:tcW w:w="1728" w:type="dxa"/>
            <w:vAlign w:val="center"/>
          </w:tcPr>
          <w:p w14:paraId="3944434F" w14:textId="77777777"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0AD6FBC7" w14:textId="62F1FEF3"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r w:rsidR="00D73F45" w:rsidRPr="00757137">
              <w:rPr>
                <w:rFonts w:ascii="Times New Roman" w:eastAsiaTheme="minorEastAsia" w:hAnsi="Times New Roman" w:cs="Times New Roman"/>
              </w:rPr>
              <w:t>°</w:t>
            </w:r>
          </w:p>
        </w:tc>
        <w:tc>
          <w:tcPr>
            <w:tcW w:w="1728" w:type="dxa"/>
            <w:vAlign w:val="center"/>
          </w:tcPr>
          <w:p w14:paraId="7485BF1B" w14:textId="2043D448"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9.17572</w:t>
            </w:r>
            <w:r w:rsidR="00D73F45" w:rsidRPr="00757137">
              <w:rPr>
                <w:rFonts w:ascii="Times New Roman" w:eastAsiaTheme="minorEastAsia" w:hAnsi="Times New Roman" w:cs="Times New Roman"/>
              </w:rPr>
              <w:t xml:space="preserve"> </w:t>
            </w:r>
            <w:r w:rsidR="00D73F45" w:rsidRPr="00757137">
              <w:rPr>
                <w:rFonts w:ascii="Times New Roman" w:eastAsiaTheme="minorEastAsia" w:hAnsi="Times New Roman" w:cs="Times New Roman"/>
                <w:i/>
              </w:rPr>
              <w:t>mm</w:t>
            </w:r>
          </w:p>
        </w:tc>
        <w:tc>
          <w:tcPr>
            <w:tcW w:w="1728" w:type="dxa"/>
            <w:vAlign w:val="center"/>
          </w:tcPr>
          <w:p w14:paraId="4A016964" w14:textId="63A1BE88"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r w:rsidR="00D73F45" w:rsidRPr="00757137">
              <w:rPr>
                <w:rFonts w:ascii="Times New Roman" w:eastAsiaTheme="minorEastAsia" w:hAnsi="Times New Roman" w:cs="Times New Roman"/>
              </w:rPr>
              <w:t>°</w:t>
            </w:r>
          </w:p>
        </w:tc>
        <w:tc>
          <w:tcPr>
            <w:tcW w:w="1728" w:type="dxa"/>
            <w:vAlign w:val="center"/>
          </w:tcPr>
          <w:p w14:paraId="33350176" w14:textId="46DCD7B5"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00D73F45" w:rsidRPr="00757137">
              <w:rPr>
                <w:rFonts w:ascii="Times New Roman" w:eastAsiaTheme="minorEastAsia" w:hAnsi="Times New Roman" w:cs="Times New Roman"/>
                <w:i/>
              </w:rPr>
              <w:t>mm</w:t>
            </w:r>
          </w:p>
        </w:tc>
      </w:tr>
      <w:tr w:rsidR="00D73F45" w:rsidRPr="00757137" w14:paraId="00758A38" w14:textId="77777777" w:rsidTr="00AF2D22">
        <w:trPr>
          <w:trHeight w:val="481"/>
          <w:jc w:val="center"/>
        </w:trPr>
        <w:tc>
          <w:tcPr>
            <w:tcW w:w="1728" w:type="dxa"/>
            <w:vAlign w:val="center"/>
          </w:tcPr>
          <w:p w14:paraId="130C3F74" w14:textId="77777777"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57EB0C79" w14:textId="21A5FFBC"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r w:rsidR="00D73F45" w:rsidRPr="00757137">
              <w:rPr>
                <w:rFonts w:ascii="Times New Roman" w:eastAsiaTheme="minorEastAsia" w:hAnsi="Times New Roman" w:cs="Times New Roman"/>
              </w:rPr>
              <w:t>°</w:t>
            </w:r>
          </w:p>
        </w:tc>
        <w:tc>
          <w:tcPr>
            <w:tcW w:w="1728" w:type="dxa"/>
            <w:vAlign w:val="center"/>
          </w:tcPr>
          <w:p w14:paraId="6F4A54CC" w14:textId="3C09DDDB"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00D73F45" w:rsidRPr="00757137">
              <w:rPr>
                <w:rFonts w:ascii="Times New Roman" w:eastAsiaTheme="minorEastAsia" w:hAnsi="Times New Roman" w:cs="Times New Roman"/>
                <w:i/>
              </w:rPr>
              <w:t>mm</w:t>
            </w:r>
          </w:p>
        </w:tc>
        <w:tc>
          <w:tcPr>
            <w:tcW w:w="1728" w:type="dxa"/>
            <w:vAlign w:val="center"/>
          </w:tcPr>
          <w:p w14:paraId="11A403F5" w14:textId="5D3BB9D4"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w:t>
            </w:r>
            <w:r w:rsidR="0042402E" w:rsidRPr="00757137">
              <w:rPr>
                <w:rFonts w:ascii="Times New Roman" w:eastAsiaTheme="minorEastAsia" w:hAnsi="Times New Roman" w:cs="Times New Roman"/>
              </w:rPr>
              <w:t>40.0</w:t>
            </w:r>
            <w:r w:rsidRPr="00757137">
              <w:rPr>
                <w:rFonts w:ascii="Times New Roman" w:eastAsiaTheme="minorEastAsia" w:hAnsi="Times New Roman" w:cs="Times New Roman"/>
              </w:rPr>
              <w:t>°</w:t>
            </w:r>
          </w:p>
        </w:tc>
        <w:tc>
          <w:tcPr>
            <w:tcW w:w="1728" w:type="dxa"/>
            <w:vAlign w:val="center"/>
          </w:tcPr>
          <w:p w14:paraId="5C388C91" w14:textId="3736CC9D"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00D73F45" w:rsidRPr="00757137">
              <w:rPr>
                <w:rFonts w:ascii="Times New Roman" w:eastAsiaTheme="minorEastAsia" w:hAnsi="Times New Roman" w:cs="Times New Roman"/>
                <w:i/>
              </w:rPr>
              <w:t>mm</w:t>
            </w:r>
          </w:p>
        </w:tc>
      </w:tr>
      <w:tr w:rsidR="00D73F45" w:rsidRPr="00757137" w14:paraId="28B68903" w14:textId="77777777" w:rsidTr="00AF2D22">
        <w:trPr>
          <w:trHeight w:val="481"/>
          <w:jc w:val="center"/>
        </w:trPr>
        <w:tc>
          <w:tcPr>
            <w:tcW w:w="1728" w:type="dxa"/>
            <w:vAlign w:val="center"/>
          </w:tcPr>
          <w:p w14:paraId="38443D44" w14:textId="77777777"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2CEF3904" w14:textId="45BA6DF9"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r w:rsidR="00D73F45" w:rsidRPr="00757137">
              <w:rPr>
                <w:rFonts w:ascii="Times New Roman" w:eastAsiaTheme="minorEastAsia" w:hAnsi="Times New Roman" w:cs="Times New Roman"/>
              </w:rPr>
              <w:t>°</w:t>
            </w:r>
          </w:p>
        </w:tc>
        <w:tc>
          <w:tcPr>
            <w:tcW w:w="1728" w:type="dxa"/>
            <w:vAlign w:val="center"/>
          </w:tcPr>
          <w:p w14:paraId="706B0F30" w14:textId="74A52A98"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9.27607</w:t>
            </w:r>
            <w:r w:rsidR="00D73F45" w:rsidRPr="00757137">
              <w:rPr>
                <w:rFonts w:ascii="Times New Roman" w:eastAsiaTheme="minorEastAsia" w:hAnsi="Times New Roman" w:cs="Times New Roman"/>
              </w:rPr>
              <w:t xml:space="preserve"> </w:t>
            </w:r>
            <w:r w:rsidR="00D73F45" w:rsidRPr="00757137">
              <w:rPr>
                <w:rFonts w:ascii="Times New Roman" w:eastAsiaTheme="minorEastAsia" w:hAnsi="Times New Roman" w:cs="Times New Roman"/>
                <w:i/>
              </w:rPr>
              <w:t>mm</w:t>
            </w:r>
          </w:p>
        </w:tc>
        <w:tc>
          <w:tcPr>
            <w:tcW w:w="1728" w:type="dxa"/>
            <w:vAlign w:val="center"/>
          </w:tcPr>
          <w:p w14:paraId="5632A23E" w14:textId="314B30A8"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6</w:t>
            </w:r>
            <w:r w:rsidR="0042402E" w:rsidRPr="00757137">
              <w:rPr>
                <w:rFonts w:ascii="Times New Roman" w:eastAsiaTheme="minorEastAsia" w:hAnsi="Times New Roman" w:cs="Times New Roman"/>
              </w:rPr>
              <w:t>5</w:t>
            </w:r>
            <w:r w:rsidRPr="00757137">
              <w:rPr>
                <w:rFonts w:ascii="Times New Roman" w:eastAsiaTheme="minorEastAsia" w:hAnsi="Times New Roman" w:cs="Times New Roman"/>
              </w:rPr>
              <w:t>.</w:t>
            </w:r>
            <w:r w:rsidR="0042402E" w:rsidRPr="00757137">
              <w:rPr>
                <w:rFonts w:ascii="Times New Roman" w:eastAsiaTheme="minorEastAsia" w:hAnsi="Times New Roman" w:cs="Times New Roman"/>
              </w:rPr>
              <w:t>0</w:t>
            </w:r>
            <w:r w:rsidRPr="00757137">
              <w:rPr>
                <w:rFonts w:ascii="Times New Roman" w:eastAsiaTheme="minorEastAsia" w:hAnsi="Times New Roman" w:cs="Times New Roman"/>
              </w:rPr>
              <w:t>°</w:t>
            </w:r>
          </w:p>
        </w:tc>
        <w:tc>
          <w:tcPr>
            <w:tcW w:w="1728" w:type="dxa"/>
            <w:vAlign w:val="center"/>
          </w:tcPr>
          <w:p w14:paraId="6F86FD76" w14:textId="2CE416C2"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9.27607</w:t>
            </w:r>
            <w:r w:rsidR="00D73F45" w:rsidRPr="00757137">
              <w:rPr>
                <w:rFonts w:ascii="Times New Roman" w:eastAsiaTheme="minorEastAsia" w:hAnsi="Times New Roman" w:cs="Times New Roman"/>
              </w:rPr>
              <w:t xml:space="preserve"> </w:t>
            </w:r>
            <w:r w:rsidR="00D73F45" w:rsidRPr="00757137">
              <w:rPr>
                <w:rFonts w:ascii="Times New Roman" w:eastAsiaTheme="minorEastAsia" w:hAnsi="Times New Roman" w:cs="Times New Roman"/>
                <w:i/>
              </w:rPr>
              <w:t>mm</w:t>
            </w:r>
          </w:p>
        </w:tc>
      </w:tr>
      <w:tr w:rsidR="00D73F45" w:rsidRPr="00757137" w14:paraId="4EAAC92D" w14:textId="77777777" w:rsidTr="00AF2D22">
        <w:trPr>
          <w:trHeight w:val="481"/>
          <w:jc w:val="center"/>
        </w:trPr>
        <w:tc>
          <w:tcPr>
            <w:tcW w:w="1728" w:type="dxa"/>
            <w:tcBorders>
              <w:bottom w:val="single" w:sz="4" w:space="0" w:color="A6A6A6" w:themeColor="background1" w:themeShade="A6"/>
            </w:tcBorders>
            <w:vAlign w:val="center"/>
          </w:tcPr>
          <w:p w14:paraId="7DB2F65A" w14:textId="77777777"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55A1D8B9" w14:textId="7080D4D3"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r w:rsidR="00D73F45" w:rsidRPr="00757137">
              <w:rPr>
                <w:rFonts w:ascii="Times New Roman" w:eastAsiaTheme="minorEastAsia" w:hAnsi="Times New Roman" w:cs="Times New Roman"/>
              </w:rPr>
              <w:t>°</w:t>
            </w:r>
          </w:p>
        </w:tc>
        <w:tc>
          <w:tcPr>
            <w:tcW w:w="1728" w:type="dxa"/>
            <w:tcBorders>
              <w:bottom w:val="single" w:sz="4" w:space="0" w:color="A6A6A6" w:themeColor="background1" w:themeShade="A6"/>
            </w:tcBorders>
            <w:vAlign w:val="center"/>
          </w:tcPr>
          <w:p w14:paraId="3D041F21" w14:textId="66A46436"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9.90304</w:t>
            </w:r>
            <w:r w:rsidR="00D73F45" w:rsidRPr="00757137">
              <w:rPr>
                <w:rFonts w:ascii="Times New Roman" w:eastAsiaTheme="minorEastAsia" w:hAnsi="Times New Roman" w:cs="Times New Roman"/>
              </w:rPr>
              <w:t xml:space="preserve"> </w:t>
            </w:r>
            <w:r w:rsidR="00D73F45"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622AFA5F" w14:textId="3F23BD30"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w:t>
            </w:r>
            <w:r w:rsidR="0042402E" w:rsidRPr="00757137">
              <w:rPr>
                <w:rFonts w:ascii="Times New Roman" w:eastAsiaTheme="minorEastAsia" w:hAnsi="Times New Roman" w:cs="Times New Roman"/>
              </w:rPr>
              <w:t>80.0</w:t>
            </w:r>
            <w:r w:rsidRPr="00757137">
              <w:rPr>
                <w:rFonts w:ascii="Times New Roman" w:eastAsiaTheme="minorEastAsia" w:hAnsi="Times New Roman" w:cs="Times New Roman"/>
              </w:rPr>
              <w:t>°</w:t>
            </w:r>
          </w:p>
        </w:tc>
        <w:tc>
          <w:tcPr>
            <w:tcW w:w="1728" w:type="dxa"/>
            <w:tcBorders>
              <w:bottom w:val="single" w:sz="4" w:space="0" w:color="A6A6A6" w:themeColor="background1" w:themeShade="A6"/>
            </w:tcBorders>
            <w:vAlign w:val="center"/>
          </w:tcPr>
          <w:p w14:paraId="25D3EFFF" w14:textId="731C9D29"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9.90304</w:t>
            </w:r>
            <w:r w:rsidR="00D73F45" w:rsidRPr="00757137">
              <w:rPr>
                <w:rFonts w:ascii="Times New Roman" w:eastAsiaTheme="minorEastAsia" w:hAnsi="Times New Roman" w:cs="Times New Roman"/>
              </w:rPr>
              <w:t xml:space="preserve"> </w:t>
            </w:r>
            <w:r w:rsidR="00D73F45" w:rsidRPr="00757137">
              <w:rPr>
                <w:rFonts w:ascii="Times New Roman" w:eastAsiaTheme="minorEastAsia" w:hAnsi="Times New Roman" w:cs="Times New Roman"/>
                <w:i/>
              </w:rPr>
              <w:t>mm</w:t>
            </w:r>
          </w:p>
        </w:tc>
      </w:tr>
      <w:tr w:rsidR="00D73F45" w:rsidRPr="00757137" w14:paraId="5844E8F2" w14:textId="77777777" w:rsidTr="00AF2D22">
        <w:trPr>
          <w:jc w:val="center"/>
        </w:trPr>
        <w:tc>
          <w:tcPr>
            <w:tcW w:w="8640" w:type="dxa"/>
            <w:gridSpan w:val="5"/>
            <w:tcBorders>
              <w:top w:val="single" w:sz="4" w:space="0" w:color="A6A6A6" w:themeColor="background1" w:themeShade="A6"/>
              <w:left w:val="nil"/>
              <w:bottom w:val="nil"/>
              <w:right w:val="nil"/>
            </w:tcBorders>
            <w:vAlign w:val="center"/>
          </w:tcPr>
          <w:p w14:paraId="08F49E64" w14:textId="77777777" w:rsidR="00D73F45" w:rsidRPr="00757137" w:rsidRDefault="00D73F45" w:rsidP="00B1054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2B6D0A0B" w14:textId="77777777" w:rsidR="00D73F45" w:rsidRPr="00757137" w:rsidRDefault="00D73F45" w:rsidP="00B1054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112705D1" w14:textId="77777777" w:rsidR="00D73F45" w:rsidRPr="00757137" w:rsidRDefault="00D73F45" w:rsidP="00B1054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2116D0C9" w14:textId="77777777" w:rsidR="00D73F45" w:rsidRPr="00757137" w:rsidRDefault="00D73F45" w:rsidP="00B1054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035468CB" w14:textId="6DED96CC" w:rsidR="00D73F45" w:rsidRPr="00757137" w:rsidRDefault="00D73F45" w:rsidP="00B10548">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7CCA011D" w14:textId="695CB312" w:rsidR="00D73F45" w:rsidRDefault="00D73F45" w:rsidP="00757137">
      <w:pPr>
        <w:spacing w:line="480" w:lineRule="auto"/>
        <w:jc w:val="both"/>
        <w:rPr>
          <w:rFonts w:ascii="Times New Roman" w:hAnsi="Times New Roman" w:cs="Times New Roman"/>
        </w:rPr>
      </w:pPr>
    </w:p>
    <w:p w14:paraId="244EAFEE" w14:textId="3E3E21C9" w:rsidR="00A6025F" w:rsidRPr="00757137" w:rsidRDefault="00CE32CD" w:rsidP="00A6025F">
      <w:pPr>
        <w:spacing w:line="480" w:lineRule="auto"/>
        <w:ind w:firstLine="576"/>
        <w:jc w:val="both"/>
        <w:rPr>
          <w:rFonts w:ascii="Times New Roman" w:hAnsi="Times New Roman" w:cs="Times New Roman"/>
        </w:rPr>
      </w:pPr>
      <w:hyperlink w:anchor="Table_4_2" w:history="1">
        <w:r w:rsidR="00A6025F" w:rsidRPr="008152E6">
          <w:rPr>
            <w:rStyle w:val="Hyperlink"/>
            <w:rFonts w:ascii="Times New Roman" w:hAnsi="Times New Roman" w:cs="Times New Roman"/>
          </w:rPr>
          <w:t>Table 4.2</w:t>
        </w:r>
      </w:hyperlink>
      <w:r w:rsidR="00A6025F" w:rsidRPr="00757137">
        <w:rPr>
          <w:rFonts w:ascii="Times New Roman" w:hAnsi="Times New Roman" w:cs="Times New Roman"/>
        </w:rPr>
        <w:t xml:space="preserve"> enumerates the results of verifying the above equations against Zemax.  The optical system used in the test is similar to that used to verify the Scheimpflug imaging equations for lens rotation about a point away from the entrance pupil, except that since the pivot was shifted to the </w:t>
      </w:r>
      <w:r w:rsidR="00A6025F" w:rsidRPr="00757137">
        <w:rPr>
          <w:rFonts w:ascii="Times New Roman" w:hAnsi="Times New Roman" w:cs="Times New Roman"/>
        </w:rPr>
        <w:lastRenderedPageBreak/>
        <w:t xml:space="preserve">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302"/>
        <w:tblOverlap w:val="never"/>
        <w:tblW w:w="0" w:type="auto"/>
        <w:tblLook w:val="04A0" w:firstRow="1" w:lastRow="0" w:firstColumn="1" w:lastColumn="0" w:noHBand="0" w:noVBand="1"/>
      </w:tblPr>
      <w:tblGrid>
        <w:gridCol w:w="8640"/>
      </w:tblGrid>
      <w:tr w:rsidR="00A6025F" w:rsidRPr="00757137" w14:paraId="6461FD18" w14:textId="77777777" w:rsidTr="00A6025F">
        <w:tc>
          <w:tcPr>
            <w:tcW w:w="8640" w:type="dxa"/>
          </w:tcPr>
          <w:p w14:paraId="1132C952" w14:textId="77777777" w:rsidR="00A6025F" w:rsidRPr="00757137" w:rsidRDefault="00A6025F" w:rsidP="00A6025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46777C2" wp14:editId="1069F56B">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3"/>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A6025F" w:rsidRPr="00757137" w14:paraId="0856C8F1" w14:textId="77777777" w:rsidTr="00A6025F">
        <w:tc>
          <w:tcPr>
            <w:tcW w:w="8640" w:type="dxa"/>
          </w:tcPr>
          <w:p w14:paraId="1E37654D" w14:textId="77777777" w:rsidR="00A6025F" w:rsidRPr="00757137" w:rsidRDefault="00A6025F" w:rsidP="00A6025F">
            <w:pPr>
              <w:spacing w:before="120" w:after="0" w:line="480" w:lineRule="auto"/>
              <w:ind w:left="360" w:right="288"/>
              <w:jc w:val="both"/>
              <w:rPr>
                <w:rFonts w:ascii="Times New Roman" w:hAnsi="Times New Roman" w:cs="Times New Roman"/>
              </w:rPr>
            </w:pPr>
            <w:bookmarkStart w:id="170"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170"/>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4E35FDCF" w14:textId="77777777" w:rsidR="00A6025F" w:rsidRPr="00757137" w:rsidRDefault="00A6025F" w:rsidP="00A6025F">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5ADEC0AB" w14:textId="54F5099A" w:rsidR="00D52807" w:rsidRPr="00757137" w:rsidRDefault="00D52807" w:rsidP="00B10548">
      <w:pPr>
        <w:spacing w:line="480" w:lineRule="auto"/>
        <w:ind w:firstLine="576"/>
        <w:jc w:val="both"/>
        <w:rPr>
          <w:rFonts w:ascii="Times New Roman" w:hAnsi="Times New Roman" w:cs="Times New Roman"/>
        </w:rPr>
      </w:pPr>
    </w:p>
    <w:p w14:paraId="56477409" w14:textId="5B9A3DEA" w:rsidR="00A6025F" w:rsidRDefault="00A6025F" w:rsidP="00A6025F">
      <w:pPr>
        <w:spacing w:after="160" w:line="480" w:lineRule="auto"/>
        <w:ind w:firstLine="576"/>
        <w:jc w:val="both"/>
        <w:rPr>
          <w:rFonts w:ascii="Times New Roman" w:hAnsi="Times New Roman" w:cs="Times New Roman"/>
        </w:rPr>
      </w:pPr>
      <w:r w:rsidRPr="00757137">
        <w:rPr>
          <w:rFonts w:ascii="Times New Roman" w:hAnsi="Times New Roman" w:cs="Times New Roman"/>
        </w:rPr>
        <w:t>Comparing Eqs.</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5</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6</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w:t>
      </w:r>
      <w:r w:rsidRPr="00757137">
        <w:rPr>
          <w:rFonts w:ascii="Times New Roman" w:eastAsiaTheme="minorEastAsia" w:hAnsi="Times New Roman" w:cs="Times New Roman"/>
        </w:rPr>
        <w:lastRenderedPageBreak/>
        <w:t xml:space="preserve">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6</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8152E6">
          <w:rPr>
            <w:rStyle w:val="Hyperlink"/>
            <w:rFonts w:ascii="Times New Roman" w:hAnsi="Times New Roman" w:cs="Times New Roman"/>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253751BD" w:rsidR="00D52807" w:rsidRPr="00757137" w:rsidRDefault="00DE2865" w:rsidP="00B10548">
      <w:pPr>
        <w:spacing w:after="160" w:line="480" w:lineRule="auto"/>
        <w:ind w:firstLine="576"/>
        <w:jc w:val="both"/>
        <w:rPr>
          <w:rFonts w:ascii="Times New Roman"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16C4513D" w14:textId="1C6F0489" w:rsidR="00020821"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423B21">
      <w:pPr>
        <w:spacing w:after="16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CE32CD"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171" w:name="NumberRef1698734760"/>
        <w:tc>
          <w:tcPr>
            <w:tcW w:w="720" w:type="dxa"/>
            <w:shd w:val="clear" w:color="auto" w:fill="auto"/>
            <w:vAlign w:val="center"/>
          </w:tcPr>
          <w:p w14:paraId="3FD6D360" w14:textId="1D59847F"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1"/>
          </w:p>
        </w:tc>
      </w:tr>
    </w:tbl>
    <w:p w14:paraId="40414527" w14:textId="240EB1E0" w:rsidR="001C28A4" w:rsidRPr="00757137" w:rsidRDefault="00B3360F"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cas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8152E6">
          <w:rPr>
            <w:rStyle w:val="Hyperlink"/>
            <w:rFonts w:ascii="Times New Roman" w:eastAsiaTheme="minorEastAsia" w:hAnsi="Times New Roman" w:cs="Times New Roman"/>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w:t>
      </w:r>
      <w:r w:rsidR="001C28A4" w:rsidRPr="00757137">
        <w:rPr>
          <w:rFonts w:ascii="Times New Roman" w:eastAsiaTheme="minorEastAsia" w:hAnsi="Times New Roman" w:cs="Times New Roman"/>
        </w:rPr>
        <w:lastRenderedPageBreak/>
        <w:t xml:space="preserve">result was expected as we have already seen in </w:t>
      </w:r>
      <w:hyperlink w:anchor="Figure_4_10" w:history="1">
        <w:r w:rsidR="008152E6" w:rsidRPr="008152E6">
          <w:rPr>
            <w:rStyle w:val="Hyperlink"/>
            <w:rFonts w:ascii="Times New Roman" w:eastAsiaTheme="minorEastAsia" w:hAnsi="Times New Roman" w:cs="Times New Roman"/>
          </w:rPr>
          <w:t>Figure 4</w:t>
        </w:r>
        <w:r w:rsidR="001C28A4" w:rsidRPr="008152E6">
          <w:rPr>
            <w:rStyle w:val="Hyperlink"/>
            <w:rFonts w:ascii="Times New Roman" w:eastAsiaTheme="minorEastAsia" w:hAnsi="Times New Roman" w:cs="Times New Roman"/>
          </w:rPr>
          <w:t>.</w:t>
        </w:r>
        <w:r w:rsidR="008152E6" w:rsidRPr="008152E6">
          <w:rPr>
            <w:rStyle w:val="Hyperlink"/>
            <w:rFonts w:ascii="Times New Roman" w:eastAsiaTheme="minorEastAsia" w:hAnsi="Times New Roman" w:cs="Times New Roman"/>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358"/>
        <w:tblOverlap w:val="never"/>
        <w:tblW w:w="0" w:type="auto"/>
        <w:tblLook w:val="04A0" w:firstRow="1" w:lastRow="0" w:firstColumn="1" w:lastColumn="0" w:noHBand="0" w:noVBand="1"/>
      </w:tblPr>
      <w:tblGrid>
        <w:gridCol w:w="8640"/>
      </w:tblGrid>
      <w:tr w:rsidR="00C65F0A" w:rsidRPr="00757137" w14:paraId="2A1B1C2C" w14:textId="77777777" w:rsidTr="00C65F0A">
        <w:tc>
          <w:tcPr>
            <w:tcW w:w="8640" w:type="dxa"/>
          </w:tcPr>
          <w:p w14:paraId="7EA564DB" w14:textId="77777777" w:rsidR="00C65F0A" w:rsidRPr="00757137" w:rsidRDefault="00C65F0A" w:rsidP="00C65F0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175F89D" wp14:editId="25CF55A9">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4"/>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C65F0A" w:rsidRPr="00757137" w14:paraId="6A0CA07E" w14:textId="77777777" w:rsidTr="00C65F0A">
        <w:tc>
          <w:tcPr>
            <w:tcW w:w="8640" w:type="dxa"/>
          </w:tcPr>
          <w:p w14:paraId="6D148C23" w14:textId="77777777" w:rsidR="00C65F0A" w:rsidRPr="00757137" w:rsidRDefault="00C65F0A" w:rsidP="00C65F0A">
            <w:pPr>
              <w:spacing w:before="120" w:after="0" w:line="480" w:lineRule="auto"/>
              <w:ind w:left="360" w:right="288"/>
              <w:jc w:val="both"/>
              <w:rPr>
                <w:rFonts w:ascii="Times New Roman" w:hAnsi="Times New Roman" w:cs="Times New Roman"/>
              </w:rPr>
            </w:pPr>
            <w:bookmarkStart w:id="172"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172"/>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485117D8" w14:textId="77777777" w:rsidR="00C65F0A" w:rsidRPr="00757137" w:rsidRDefault="00C65F0A" w:rsidP="00C65F0A">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49D2F807" w14:textId="4FE36C7E" w:rsidR="008F2C16" w:rsidRPr="00757137" w:rsidRDefault="0023292A" w:rsidP="00757137">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p>
    <w:p w14:paraId="12B8A7CF" w14:textId="77777777" w:rsidR="00C65F0A" w:rsidRPr="00757137" w:rsidRDefault="00C65F0A" w:rsidP="00C65F0A">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CE32CD"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77777777"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0425F796" w:rsidR="00C65F0A" w:rsidRDefault="00C65F0A"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8152E6">
          <w:rPr>
            <w:rStyle w:val="Hyperlink"/>
            <w:rFonts w:ascii="Times New Roman" w:eastAsiaTheme="minorEastAsia" w:hAnsi="Times New Roman" w:cs="Times New Roman"/>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w:t>
      </w:r>
      <w:r w:rsidRPr="00757137">
        <w:rPr>
          <w:rFonts w:ascii="Times New Roman" w:eastAsiaTheme="minorEastAsia" w:hAnsi="Times New Roman" w:cs="Times New Roman"/>
        </w:rPr>
        <w:lastRenderedPageBreak/>
        <w:t xml:space="preserve">(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56A06B9F" w:rsidR="00694807" w:rsidRPr="00757137" w:rsidRDefault="003452A6"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C65F0A">
        <w:rPr>
          <w:rFonts w:ascii="Times New Roman" w:eastAsiaTheme="minorEastAsia" w:hAnsi="Times New Roman" w:cs="Times New Roman"/>
        </w:rPr>
        <w:instrText xml:space="preserve"> ADDIN ZOTERO_ITEM CSL_CITATION {"citationID":"8o00hnhsk","properties":{"formattedCitation":"{\\rtf \\uc0\\u160{}[11]}","plainCitation":" [11]"},"citationItems":[{"id":3003,"uris":["http://zotero.org/users/534258/items/BE8CJ4XC"],"uri":["http://zotero.org/users/534258/items/BE8CJ4XC"],"itemData":{"id":3003,"type":"article-journal","title":"Cubic formula","container-title":"MathWorld--A Wolfram Web Resource","page":"87","volume":"86","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C65F0A" w:rsidRPr="00C65F0A">
        <w:rPr>
          <w:rFonts w:ascii="Times New Roman" w:hAnsi="Times New Roman" w:cs="Times New Roman"/>
          <w:szCs w:val="24"/>
        </w:rPr>
        <w:t> [1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CE32CD"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263410C1"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757137">
      <w:pPr>
        <w:spacing w:after="16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173" w:name="NumberRef8725468516"/>
        <w:tc>
          <w:tcPr>
            <w:tcW w:w="720" w:type="dxa"/>
            <w:shd w:val="clear" w:color="auto" w:fill="auto"/>
            <w:vAlign w:val="center"/>
          </w:tcPr>
          <w:p w14:paraId="60DE5B21" w14:textId="2F1FC3C6"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3"/>
          </w:p>
        </w:tc>
      </w:tr>
    </w:tbl>
    <w:p w14:paraId="74C5D233" w14:textId="542E1E41" w:rsidR="00396368" w:rsidRPr="00757137" w:rsidRDefault="00396368" w:rsidP="00757137">
      <w:pPr>
        <w:spacing w:after="16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CE32CD"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174" w:name="NumberRef2729468346"/>
        <w:tc>
          <w:tcPr>
            <w:tcW w:w="720" w:type="dxa"/>
            <w:shd w:val="clear" w:color="auto" w:fill="auto"/>
            <w:vAlign w:val="center"/>
          </w:tcPr>
          <w:p w14:paraId="463E6A50" w14:textId="30B4E476"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4"/>
          </w:p>
        </w:tc>
      </w:tr>
    </w:tbl>
    <w:p w14:paraId="7D968BB0" w14:textId="396FB4D6" w:rsidR="00EE66A8" w:rsidRPr="00757137" w:rsidRDefault="0020192B"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m:t>
        </m:r>
        <m:r>
          <w:rPr>
            <w:rFonts w:ascii="Cambria Math" w:eastAsiaTheme="minorEastAsia" w:hAnsi="Cambria Math" w:cs="Times New Roman"/>
          </w:rPr>
          <w:lastRenderedPageBreak/>
          <m: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22B2D2B8" w:rsidR="00EE66A8" w:rsidRPr="00757137" w:rsidRDefault="00694807"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F9307C" w:rsidRPr="00F9307C">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CE32CD"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175" w:name="NumberRef9276165366"/>
        <w:bookmarkStart w:id="176" w:name="NumberRef979298353"/>
        <w:bookmarkStart w:id="177" w:name="NumberRef4438624978"/>
        <w:bookmarkStart w:id="178" w:name="NumberRef7506877184"/>
        <w:tc>
          <w:tcPr>
            <w:tcW w:w="720" w:type="dxa"/>
            <w:shd w:val="clear" w:color="auto" w:fill="auto"/>
            <w:vAlign w:val="center"/>
          </w:tcPr>
          <w:p w14:paraId="4B173957" w14:textId="6B10FD9E"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5"/>
            <w:bookmarkEnd w:id="176"/>
            <w:bookmarkEnd w:id="177"/>
            <w:bookmarkEnd w:id="178"/>
          </w:p>
        </w:tc>
      </w:tr>
    </w:tbl>
    <w:p w14:paraId="0F9EB452" w14:textId="4FF3AF34" w:rsidR="00D52807" w:rsidRPr="00757137" w:rsidRDefault="000D1C1C" w:rsidP="00757137">
      <w:pPr>
        <w:spacing w:after="16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01344141" w:rsidR="00B8696D" w:rsidRPr="00757137" w:rsidRDefault="00CC4E28" w:rsidP="00B10548">
      <w:pPr>
        <w:spacing w:after="16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2</w:t>
      </w:r>
      <w:r w:rsidR="00F9307C"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number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554F7FD5" w:rsidR="000E2E98" w:rsidRPr="00757137" w:rsidRDefault="00BD3D82"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2</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1</w:t>
      </w:r>
      <w:r w:rsidR="00F9307C"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0</w:t>
      </w:r>
      <w:r w:rsidR="00F9307C"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CE32CD"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179" w:name="NumberRef309506059"/>
        <w:tc>
          <w:tcPr>
            <w:tcW w:w="720" w:type="dxa"/>
            <w:shd w:val="clear" w:color="auto" w:fill="auto"/>
            <w:vAlign w:val="center"/>
          </w:tcPr>
          <w:p w14:paraId="272020F3" w14:textId="42F85065"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9"/>
          </w:p>
        </w:tc>
      </w:tr>
    </w:tbl>
    <w:p w14:paraId="52954152" w14:textId="369DB9E8" w:rsidR="000D1C1C" w:rsidRPr="00757137" w:rsidRDefault="004B4372" w:rsidP="00757137">
      <w:pPr>
        <w:spacing w:after="160" w:line="480" w:lineRule="auto"/>
        <w:jc w:val="both"/>
        <w:rPr>
          <w:rFonts w:ascii="Times New Roman" w:hAnsi="Times New Roman" w:cs="Times New Roman"/>
        </w:rPr>
      </w:pPr>
      <w:r w:rsidRPr="00757137">
        <w:rPr>
          <w:rFonts w:ascii="Times New Roman" w:hAnsi="Times New Roman" w:cs="Times New Roman"/>
        </w:rPr>
        <w:tab/>
      </w:r>
      <w:r w:rsidRPr="00757137">
        <w:rPr>
          <w:rFonts w:ascii="Times New Roman" w:eastAsiaTheme="minorEastAsia" w:hAnsi="Times New Roman" w:cs="Times New Roman"/>
        </w:rPr>
        <w:t xml:space="preserve"> </w:t>
      </w:r>
    </w:p>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28936C40" w:rsidR="00264A87" w:rsidRPr="00757137" w:rsidRDefault="00423B21" w:rsidP="00423B21">
      <w:pPr>
        <w:spacing w:after="16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6</w:t>
      </w:r>
      <w:r w:rsidR="00F9307C"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6</w:t>
      </w:r>
      <w:r w:rsidR="00F9307C"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lea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180" w:name="NumberRef898965597"/>
        <w:tc>
          <w:tcPr>
            <w:tcW w:w="720" w:type="dxa"/>
            <w:shd w:val="clear" w:color="auto" w:fill="auto"/>
            <w:vAlign w:val="center"/>
          </w:tcPr>
          <w:p w14:paraId="02A31ADB" w14:textId="2CCBE320"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0"/>
          </w:p>
        </w:tc>
      </w:tr>
    </w:tbl>
    <w:p w14:paraId="641FF815" w14:textId="04544919" w:rsidR="0049056A" w:rsidRPr="00757137" w:rsidRDefault="00BF2E7E"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fourth degre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second degre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9C4722">
          <w:rPr>
            <w:rStyle w:val="Hyperlink"/>
            <w:rFonts w:ascii="Times New Roman" w:eastAsiaTheme="minorEastAsia" w:hAnsi="Times New Roman" w:cs="Times New Roman"/>
          </w:rPr>
          <w:t>F</w:t>
        </w:r>
        <w:r w:rsidR="004B4372" w:rsidRPr="009C4722">
          <w:rPr>
            <w:rStyle w:val="Hyperlink"/>
            <w:rFonts w:ascii="Times New Roman" w:eastAsiaTheme="minorEastAsia" w:hAnsi="Times New Roman" w:cs="Times New Roman"/>
          </w:rPr>
          <w:t xml:space="preserve">igure </w:t>
        </w:r>
        <w:r w:rsidR="009C4722" w:rsidRPr="009C4722">
          <w:rPr>
            <w:rStyle w:val="Hyperlink"/>
            <w:rFonts w:ascii="Times New Roman" w:eastAsiaTheme="minorEastAsia" w:hAnsi="Times New Roman" w:cs="Times New Roman"/>
          </w:rPr>
          <w:t>4</w:t>
        </w:r>
        <w:r w:rsidR="00AE21D3" w:rsidRPr="009C4722">
          <w:rPr>
            <w:rStyle w:val="Hyperlink"/>
            <w:rFonts w:ascii="Times New Roman" w:eastAsiaTheme="minorEastAsia" w:hAnsi="Times New Roman" w:cs="Times New Roman"/>
          </w:rPr>
          <w:t>.</w:t>
        </w:r>
        <w:r w:rsidR="009C4722" w:rsidRPr="009C4722">
          <w:rPr>
            <w:rStyle w:val="Hyperlink"/>
            <w:rFonts w:ascii="Times New Roman" w:eastAsiaTheme="minorEastAsia" w:hAnsi="Times New Roman" w:cs="Times New Roman"/>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xml:space="preserve">, irrespective </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49056A" w:rsidRPr="00757137" w14:paraId="10FCB11F" w14:textId="77777777" w:rsidTr="0049056A">
        <w:tc>
          <w:tcPr>
            <w:tcW w:w="8640" w:type="dxa"/>
          </w:tcPr>
          <w:p w14:paraId="397D24E1" w14:textId="77777777" w:rsidR="0049056A" w:rsidRPr="00757137" w:rsidRDefault="0049056A" w:rsidP="0049056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7E77977F" wp14:editId="4CFBEE6E">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5"/>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49056A" w:rsidRPr="00757137" w14:paraId="715C56B7" w14:textId="77777777" w:rsidTr="0049056A">
        <w:tc>
          <w:tcPr>
            <w:tcW w:w="8640" w:type="dxa"/>
          </w:tcPr>
          <w:p w14:paraId="49239C85" w14:textId="0BE17262" w:rsidR="0049056A" w:rsidRPr="00757137" w:rsidRDefault="0049056A" w:rsidP="0049056A">
            <w:pPr>
              <w:spacing w:before="120" w:after="0" w:line="480" w:lineRule="auto"/>
              <w:ind w:left="360" w:right="288"/>
              <w:jc w:val="both"/>
              <w:rPr>
                <w:rFonts w:ascii="Times New Roman" w:hAnsi="Times New Roman" w:cs="Times New Roman"/>
              </w:rPr>
            </w:pPr>
            <w:bookmarkStart w:id="181"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181"/>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sidR="009C4722">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sidR="009C4722">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sidR="009C4722">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7638853C" w14:textId="77777777" w:rsidR="0049056A" w:rsidRPr="00757137" w:rsidRDefault="0049056A" w:rsidP="0049056A">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0EE8716D" w14:textId="2E148430" w:rsidR="00451F3C" w:rsidRPr="00757137" w:rsidRDefault="003530AF" w:rsidP="0049056A">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of other parameters,</w:t>
      </w:r>
      <w:r w:rsidR="00451F3C" w:rsidRPr="00757137">
        <w:rPr>
          <w:rFonts w:ascii="Times New Roman" w:eastAsiaTheme="minorEastAsia" w:hAnsi="Times New Roman" w:cs="Times New Roman"/>
        </w:rPr>
        <w:t xml:space="preserve"> is a circle</w:t>
      </w:r>
      <w:r w:rsidR="0023292A"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The point of intersection of each quadratic curve with the unit circle</w:t>
      </w:r>
      <w:r w:rsidR="00451F3C"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in the first or third quadrants yields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The red cross in the figure depicts the second possible solution for </w:t>
      </w:r>
      <m:oMath>
        <m:r>
          <w:rPr>
            <w:rFonts w:ascii="Cambria Math" w:eastAsiaTheme="minorEastAsia" w:hAnsi="Cambria Math" w:cs="Times New Roman"/>
          </w:rPr>
          <m:t>α</m:t>
        </m:r>
      </m:oMath>
      <w:r w:rsidR="00451F3C"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451F3C" w:rsidRPr="00757137">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w:t>
      </w:r>
      <w:r w:rsidR="00BD6BE0" w:rsidRPr="00757137">
        <w:rPr>
          <w:rFonts w:ascii="Times New Roman" w:eastAsiaTheme="minorEastAsia" w:hAnsi="Times New Roman" w:cs="Times New Roman"/>
        </w:rPr>
        <w:t xml:space="preserve"> implying that the system does not meet the </w:t>
      </w:r>
      <w:r w:rsidR="00BD6BE0" w:rsidRPr="00757137">
        <w:rPr>
          <w:rFonts w:ascii="Times New Roman" w:eastAsiaTheme="minorEastAsia" w:hAnsi="Times New Roman" w:cs="Times New Roman"/>
          <w:i/>
        </w:rPr>
        <w:t>sufficient condition</w:t>
      </w:r>
      <w:r w:rsidR="00BD6BE0"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6C2A4051" w14:textId="77777777" w:rsidR="0049056A" w:rsidRDefault="00BD6BE0"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s discussed previously, </w:t>
      </w:r>
      <w:r w:rsidR="003530AF" w:rsidRPr="00757137">
        <w:rPr>
          <w:rFonts w:ascii="Times New Roman" w:eastAsiaTheme="minorEastAsia" w:hAnsi="Times New Roman" w:cs="Times New Roman"/>
        </w:rPr>
        <w:t>one possible</w:t>
      </w:r>
      <w:r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003530AF"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060012AF" w:rsidR="00B62AE1" w:rsidRDefault="0049056A" w:rsidP="001E40A3">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49056A">
          <w:rPr>
            <w:rStyle w:val="Hyperlink"/>
            <w:rFonts w:ascii="Times New Roman" w:eastAsiaTheme="minorEastAsia" w:hAnsi="Times New Roman" w:cs="Times New Roman"/>
          </w:rPr>
          <w:t>Table 4.3</w:t>
        </w:r>
      </w:hyperlink>
      <w:r w:rsidRPr="00757137">
        <w:rPr>
          <w:rFonts w:ascii="Times New Roman" w:eastAsiaTheme="minorEastAsia" w:hAnsi="Times New Roman" w:cs="Times New Roman"/>
        </w:rPr>
        <w:t xml:space="preserve">.  In addition, </w:t>
      </w:r>
      <w:hyperlink w:anchor="Figure_4_12" w:history="1">
        <w:r w:rsidR="009309BE" w:rsidRPr="00D32EA0">
          <w:rPr>
            <w:rStyle w:val="Hyperlink"/>
            <w:rFonts w:ascii="Times New Roman" w:eastAsiaTheme="minorEastAsia" w:hAnsi="Times New Roman" w:cs="Times New Roman"/>
          </w:rPr>
          <w:t>F</w:t>
        </w:r>
        <w:r w:rsidR="00D32EA0">
          <w:rPr>
            <w:rStyle w:val="Hyperlink"/>
            <w:rFonts w:ascii="Times New Roman" w:eastAsiaTheme="minorEastAsia" w:hAnsi="Times New Roman" w:cs="Times New Roman"/>
          </w:rPr>
          <w:t>igure</w:t>
        </w:r>
        <w:r w:rsidRPr="00D32EA0">
          <w:rPr>
            <w:rStyle w:val="Hyperlink"/>
            <w:rFonts w:ascii="Times New Roman" w:eastAsiaTheme="minorEastAsia" w:hAnsi="Times New Roman" w:cs="Times New Roman"/>
          </w:rPr>
          <w:t xml:space="preserv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D32EA0">
          <w:rPr>
            <w:rStyle w:val="Hyperlink"/>
            <w:rFonts w:ascii="Times New Roman" w:eastAsiaTheme="minorEastAsia" w:hAnsi="Times New Roman" w:cs="Times New Roman"/>
          </w:rPr>
          <w:t xml:space="preserve">Figur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w:t>
      </w:r>
      <w:r w:rsidR="001E40A3" w:rsidRPr="001E40A3">
        <w:rPr>
          <w:rFonts w:ascii="Times New Roman" w:eastAsiaTheme="minorEastAsia" w:hAnsi="Times New Roman" w:cs="Times New Roman"/>
        </w:rPr>
        <w:lastRenderedPageBreak/>
        <w:t xml:space="preserve">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r>
          <m:rPr>
            <m:nor/>
          </m:rPr>
          <w:rPr>
            <w:rFonts w:ascii="Times New Roman" w:eastAsiaTheme="minorEastAsia" w:hAnsi="Times New Roman" w:cs="Times New Roman"/>
          </w:rPr>
          <m:t>around</m:t>
        </m:r>
        <m:r>
          <w:rPr>
            <w:rFonts w:ascii="Cambria Math" w:eastAsiaTheme="minorEastAsia" w:hAnsi="Cambria Math" w:cs="Times New Roman"/>
          </w:rPr>
          <m:t xml:space="preserve"> 1.5</m:t>
        </m:r>
      </m:oMath>
      <w:r w:rsidR="001E40A3" w:rsidRPr="001E40A3">
        <w:rPr>
          <w:rFonts w:ascii="Times New Roman" w:eastAsiaTheme="minorEastAsia" w:hAnsi="Times New Roman" w:cs="Times New Roman"/>
        </w:rPr>
        <w:t xml:space="preserve"> 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58"/>
        <w:tblOverlap w:val="never"/>
        <w:tblW w:w="0" w:type="auto"/>
        <w:tblLook w:val="04A0" w:firstRow="1" w:lastRow="0" w:firstColumn="1" w:lastColumn="0" w:noHBand="0" w:noVBand="1"/>
      </w:tblPr>
      <w:tblGrid>
        <w:gridCol w:w="8640"/>
      </w:tblGrid>
      <w:tr w:rsidR="004E6109" w:rsidRPr="00757137" w14:paraId="5C29A6AD" w14:textId="77777777" w:rsidTr="004E6109">
        <w:tc>
          <w:tcPr>
            <w:tcW w:w="8640" w:type="dxa"/>
          </w:tcPr>
          <w:p w14:paraId="7DCDD321" w14:textId="77777777" w:rsidR="004E6109" w:rsidRPr="00757137" w:rsidRDefault="004E6109" w:rsidP="004E6109">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DF0D553" wp14:editId="3B34A5E6">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6">
                            <a:extLst>
                              <a:ext uri="{BEBA8EAE-BF5A-486C-A8C5-ECC9F3942E4B}">
                                <a14:imgProps xmlns:a14="http://schemas.microsoft.com/office/drawing/2010/main">
                                  <a14:imgLayer r:embed="rId37">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4E6109" w:rsidRPr="00757137" w14:paraId="71FD4FF1" w14:textId="77777777" w:rsidTr="004E6109">
        <w:tc>
          <w:tcPr>
            <w:tcW w:w="8640" w:type="dxa"/>
          </w:tcPr>
          <w:p w14:paraId="44EC2745" w14:textId="5DCE42ED" w:rsidR="004E6109" w:rsidRPr="00757137" w:rsidRDefault="004E6109" w:rsidP="004E6109">
            <w:pPr>
              <w:spacing w:before="120" w:after="0" w:line="480" w:lineRule="auto"/>
              <w:ind w:left="360" w:right="288"/>
              <w:jc w:val="both"/>
              <w:rPr>
                <w:rFonts w:ascii="Times New Roman" w:hAnsi="Times New Roman" w:cs="Times New Roman"/>
              </w:rPr>
            </w:pPr>
            <w:bookmarkStart w:id="182"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182"/>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sidR="00A07E4D">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sidR="00A07E4D">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sidR="00A07E4D">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sidR="00A07E4D">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07E4D">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sidR="00A07E4D">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32AB558A" w14:textId="77777777" w:rsidR="004E6109" w:rsidRPr="00757137" w:rsidRDefault="004E6109" w:rsidP="004E6109">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77777777" w:rsidR="0049056A" w:rsidRPr="00757137" w:rsidRDefault="0049056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A428D5">
        <w:trPr>
          <w:trHeight w:val="864"/>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757137">
            <w:pPr>
              <w:spacing w:after="0" w:line="480" w:lineRule="auto"/>
              <w:ind w:left="360"/>
              <w:rPr>
                <w:rFonts w:ascii="Times New Roman" w:eastAsiaTheme="minorEastAsia" w:hAnsi="Times New Roman" w:cs="Times New Roman"/>
                <w:u w:val="single"/>
              </w:rPr>
            </w:pPr>
            <w:bookmarkStart w:id="183"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183"/>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A428D5">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757137">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757137">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8">
                            <a:extLst>
                              <a:ext uri="{BEBA8EAE-BF5A-486C-A8C5-ECC9F3942E4B}">
                                <a14:imgProps xmlns:a14="http://schemas.microsoft.com/office/drawing/2010/main">
                                  <a14:imgLayer r:embed="rId39">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757137">
            <w:pPr>
              <w:spacing w:before="120" w:after="0" w:line="480" w:lineRule="auto"/>
              <w:ind w:left="360" w:right="288"/>
              <w:jc w:val="both"/>
              <w:rPr>
                <w:rFonts w:ascii="Times New Roman" w:hAnsi="Times New Roman" w:cs="Times New Roman"/>
              </w:rPr>
            </w:pPr>
            <w:bookmarkStart w:id="184"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184"/>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641025">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60FD554E" w14:textId="2B51BA8F" w:rsidR="00DF4F31" w:rsidRDefault="00DF4F31">
      <w:pPr>
        <w:spacing w:after="160" w:line="259" w:lineRule="auto"/>
      </w:pPr>
    </w:p>
    <w:p w14:paraId="2F5227DE" w14:textId="79DBE90A" w:rsidR="00BD397F" w:rsidRPr="00BD397F" w:rsidRDefault="00BD397F" w:rsidP="00BD397F">
      <w:pPr>
        <w:pStyle w:val="Heading3"/>
        <w:spacing w:line="480" w:lineRule="auto"/>
        <w:rPr>
          <w:rFonts w:ascii="Times New Roman" w:eastAsiaTheme="minorEastAsia" w:hAnsi="Times New Roman" w:cs="Times New Roman"/>
          <w:b/>
          <w:color w:val="auto"/>
        </w:rPr>
      </w:pPr>
      <w:r w:rsidRPr="00BD397F">
        <w:rPr>
          <w:rFonts w:ascii="Times New Roman" w:eastAsiaTheme="minorEastAsia" w:hAnsi="Times New Roman" w:cs="Times New Roman"/>
          <w:b/>
          <w:color w:val="auto"/>
        </w:rPr>
        <w:lastRenderedPageBreak/>
        <w:t>4.4 Summary</w:t>
      </w:r>
    </w:p>
    <w:p w14:paraId="3B4C11B7" w14:textId="2AF0F259" w:rsidR="0064695B" w:rsidRDefault="00AB5ECD" w:rsidP="00AD2273">
      <w:pPr>
        <w:spacing w:after="16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Pr="00AB5ECD">
        <w:rPr>
          <w:rFonts w:ascii="Times New Roman" w:hAnsi="Times New Roman" w:cs="Times New Roman"/>
        </w:rPr>
        <w:t>(4.23)</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r>
            <w:rPr>
              <w:rFonts w:ascii="Cambria Math" w:hAnsi="Cambria Math" w:cs="Times New Roman"/>
            </w:rPr>
            <m:t>.</m:t>
          </m:r>
          <m:r>
            <w:rPr>
              <w:rFonts w:ascii="Cambria Math" w:hAnsi="Cambria Math" w:cs="Times New Roman"/>
            </w:rPr>
            <m:t xml:space="preserve"> </m:t>
          </m:r>
        </m:oMath>
      </m:oMathPara>
    </w:p>
    <w:p w14:paraId="510FED6F" w14:textId="77777777" w:rsidR="00FD0F9C" w:rsidRDefault="00AB5ECD" w:rsidP="00FD0F9C">
      <w:pPr>
        <w:spacing w:after="16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4512D2E0" w:rsidR="00FD0F9C" w:rsidRDefault="00FD0F9C" w:rsidP="00FD0F9C">
      <w:pPr>
        <w:spacing w:after="16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sidRPr="00CE32CD">
        <w:rPr>
          <w:rFonts w:ascii="Times New Roman" w:hAnsi="Times New Roman" w:cs="Times New Roman"/>
        </w:rPr>
      </w:r>
      <w:r w:rsidR="00CE32CD">
        <w:rPr>
          <w:rFonts w:ascii="Times New Roman" w:hAnsi="Times New Roman" w:cs="Times New Roman"/>
        </w:rPr>
        <w:instrText xml:space="preserve"> \* MERGEFORMAT </w:instrText>
      </w:r>
      <w:r w:rsidR="00CE32CD" w:rsidRPr="00CE32CD">
        <w:rPr>
          <w:rFonts w:ascii="Times New Roman" w:hAnsi="Times New Roman" w:cs="Times New Roman"/>
        </w:rPr>
        <w:fldChar w:fldCharType="separate"/>
      </w:r>
      <w:r w:rsidR="00CE32CD" w:rsidRPr="00CE32CD">
        <w:rPr>
          <w:rFonts w:ascii="Times New Roman" w:hAnsi="Times New Roman" w:cs="Times New Roman"/>
        </w:rPr>
        <w:t>(4.59)</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CE32CD"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760CB650" w:rsidR="00BD397F" w:rsidRDefault="00FD0F9C" w:rsidP="00FD0F9C">
      <w:pPr>
        <w:spacing w:after="16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sidRPr="00CE32CD">
        <w:rPr>
          <w:rFonts w:ascii="Times New Roman" w:hAnsi="Times New Roman" w:cs="Times New Roman"/>
        </w:rPr>
      </w:r>
      <w:r w:rsidR="00CE32CD">
        <w:rPr>
          <w:rFonts w:ascii="Times New Roman" w:hAnsi="Times New Roman" w:cs="Times New Roman"/>
        </w:rPr>
        <w:instrText xml:space="preserve"> \* MERGEFORMAT </w:instrText>
      </w:r>
      <w:r w:rsidR="00CE32CD" w:rsidRPr="00CE32CD">
        <w:rPr>
          <w:rFonts w:ascii="Times New Roman" w:hAnsi="Times New Roman" w:cs="Times New Roman"/>
        </w:rPr>
        <w:fldChar w:fldCharType="separate"/>
      </w:r>
      <w:r w:rsidR="00CE32CD" w:rsidRPr="00CE32CD">
        <w:rPr>
          <w:rFonts w:ascii="Times New Roman" w:hAnsi="Times New Roman" w:cs="Times New Roman"/>
        </w:rPr>
        <w:t>(4.63)</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CE32CD"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5E4A672F" w:rsidR="00FD0F9C" w:rsidRDefault="00CE32CD" w:rsidP="00CE32CD">
      <w:pPr>
        <w:spacing w:after="16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simplifies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sidRPr="00CE32CD">
        <w:rPr>
          <w:rFonts w:ascii="Times New Roman" w:hAnsi="Times New Roman" w:cs="Times New Roman"/>
        </w:rPr>
      </w:r>
      <w:r>
        <w:rPr>
          <w:rFonts w:ascii="Times New Roman" w:hAnsi="Times New Roman" w:cs="Times New Roman"/>
        </w:rPr>
        <w:instrText xml:space="preserve"> \* MERGEFORMAT </w:instrText>
      </w:r>
      <w:r w:rsidRPr="00CE32CD">
        <w:rPr>
          <w:rFonts w:ascii="Times New Roman" w:hAnsi="Times New Roman" w:cs="Times New Roman"/>
        </w:rPr>
        <w:fldChar w:fldCharType="separate"/>
      </w:r>
      <w:r w:rsidRPr="00CE32CD">
        <w:rPr>
          <w:rFonts w:ascii="Times New Roman" w:hAnsi="Times New Roman" w:cs="Times New Roman"/>
        </w:rPr>
        <w:t>(4.65)</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CE32CD"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61204A39" w:rsidR="00BD397F" w:rsidRDefault="00CE32CD" w:rsidP="0064695B">
      <w:pPr>
        <w:spacing w:after="16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sidRPr="00CE32CD">
        <w:rPr>
          <w:rFonts w:ascii="Times New Roman" w:hAnsi="Times New Roman" w:cs="Times New Roman"/>
        </w:rPr>
      </w:r>
      <w:r>
        <w:rPr>
          <w:rFonts w:ascii="Times New Roman" w:hAnsi="Times New Roman" w:cs="Times New Roman"/>
        </w:rPr>
        <w:instrText xml:space="preserve"> \* MERGEFORMAT </w:instrText>
      </w:r>
      <w:r w:rsidRPr="00CE32CD">
        <w:rPr>
          <w:rFonts w:ascii="Times New Roman" w:hAnsi="Times New Roman" w:cs="Times New Roman"/>
        </w:rPr>
        <w:fldChar w:fldCharType="separate"/>
      </w:r>
      <w:r w:rsidRPr="00CE32CD">
        <w:rPr>
          <w:rFonts w:ascii="Times New Roman" w:hAnsi="Times New Roman" w:cs="Times New Roman"/>
        </w:rPr>
        <w:t>(4.66)</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CE32CD"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09F0D514" w:rsidR="00BD397F" w:rsidRPr="0064695B"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lastRenderedPageBreak/>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sidRPr="00CE32CD">
        <w:rPr>
          <w:rFonts w:ascii="Times New Roman" w:hAnsi="Times New Roman" w:cs="Times New Roman"/>
        </w:rPr>
      </w:r>
      <w:r>
        <w:rPr>
          <w:rFonts w:ascii="Times New Roman" w:hAnsi="Times New Roman" w:cs="Times New Roman"/>
        </w:rPr>
        <w:instrText xml:space="preserve"> \* MERGEFORMAT </w:instrText>
      </w:r>
      <w:r w:rsidRPr="00CE32CD">
        <w:rPr>
          <w:rFonts w:ascii="Times New Roman" w:hAnsi="Times New Roman" w:cs="Times New Roman"/>
        </w:rPr>
        <w:fldChar w:fldCharType="separate"/>
      </w:r>
      <w:r w:rsidRPr="00CE32CD">
        <w:rPr>
          <w:rFonts w:ascii="Times New Roman" w:hAnsi="Times New Roman" w:cs="Times New Roman"/>
        </w:rPr>
        <w:t>(4.63)</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sidRPr="00CE32CD">
        <w:rPr>
          <w:rFonts w:ascii="Times New Roman" w:hAnsi="Times New Roman" w:cs="Times New Roman"/>
        </w:rPr>
      </w:r>
      <w:r>
        <w:rPr>
          <w:rFonts w:ascii="Times New Roman" w:hAnsi="Times New Roman" w:cs="Times New Roman"/>
        </w:rPr>
        <w:instrText xml:space="preserve"> \* MERGEFORMAT </w:instrText>
      </w:r>
      <w:r w:rsidRPr="00CE32CD">
        <w:rPr>
          <w:rFonts w:ascii="Times New Roman" w:hAnsi="Times New Roman" w:cs="Times New Roman"/>
        </w:rPr>
        <w:fldChar w:fldCharType="separate"/>
      </w:r>
      <w:r w:rsidRPr="00CE32CD">
        <w:rPr>
          <w:rFonts w:ascii="Times New Roman" w:hAnsi="Times New Roman" w:cs="Times New Roman"/>
        </w:rPr>
        <w:t>(4.66)</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01A053DD" w14:textId="54A99674" w:rsidR="00BD397F" w:rsidRPr="0064695B" w:rsidRDefault="00BD397F" w:rsidP="0064695B">
      <w:pPr>
        <w:spacing w:after="160" w:line="480" w:lineRule="auto"/>
        <w:rPr>
          <w:rFonts w:ascii="Times New Roman" w:hAnsi="Times New Roman" w:cs="Times New Roman"/>
        </w:rPr>
      </w:pPr>
    </w:p>
    <w:p w14:paraId="08FDD422" w14:textId="496BE677" w:rsidR="00BD397F" w:rsidRPr="0064695B" w:rsidRDefault="00BD397F" w:rsidP="0064695B">
      <w:pPr>
        <w:spacing w:after="160" w:line="480" w:lineRule="auto"/>
        <w:rPr>
          <w:rFonts w:ascii="Times New Roman" w:hAnsi="Times New Roman" w:cs="Times New Roman"/>
        </w:rPr>
      </w:pPr>
    </w:p>
    <w:p w14:paraId="4B754E61" w14:textId="6C57815D" w:rsidR="00BD397F" w:rsidRPr="0064695B" w:rsidRDefault="00BD397F" w:rsidP="0064695B">
      <w:pPr>
        <w:spacing w:after="160" w:line="480" w:lineRule="auto"/>
        <w:rPr>
          <w:rFonts w:ascii="Times New Roman" w:hAnsi="Times New Roman" w:cs="Times New Roman"/>
        </w:rPr>
      </w:pPr>
    </w:p>
    <w:p w14:paraId="740AB934" w14:textId="688D7C88" w:rsidR="00BD397F" w:rsidRPr="0064695B" w:rsidRDefault="00BD397F" w:rsidP="0064695B">
      <w:pPr>
        <w:spacing w:after="160" w:line="480" w:lineRule="auto"/>
        <w:rPr>
          <w:rFonts w:ascii="Times New Roman" w:hAnsi="Times New Roman" w:cs="Times New Roman"/>
        </w:rPr>
      </w:pPr>
    </w:p>
    <w:p w14:paraId="16EF5329" w14:textId="6B849B92" w:rsidR="00BD397F" w:rsidRPr="0064695B" w:rsidRDefault="00BD397F" w:rsidP="0064695B">
      <w:pPr>
        <w:spacing w:after="160" w:line="480" w:lineRule="auto"/>
        <w:rPr>
          <w:rFonts w:ascii="Times New Roman" w:hAnsi="Times New Roman" w:cs="Times New Roman"/>
        </w:rPr>
      </w:pPr>
    </w:p>
    <w:p w14:paraId="59512DD8" w14:textId="02637810" w:rsidR="00BD397F" w:rsidRPr="0064695B" w:rsidRDefault="00BD397F" w:rsidP="0064695B">
      <w:pPr>
        <w:spacing w:after="160" w:line="480" w:lineRule="auto"/>
        <w:rPr>
          <w:rFonts w:ascii="Times New Roman" w:hAnsi="Times New Roman" w:cs="Times New Roman"/>
        </w:rPr>
      </w:pPr>
    </w:p>
    <w:p w14:paraId="3D01B675" w14:textId="67029771" w:rsidR="00BD397F" w:rsidRPr="0064695B" w:rsidRDefault="00BD397F" w:rsidP="0064695B">
      <w:pPr>
        <w:spacing w:after="160" w:line="480" w:lineRule="auto"/>
        <w:rPr>
          <w:rFonts w:ascii="Times New Roman" w:hAnsi="Times New Roman" w:cs="Times New Roman"/>
        </w:rPr>
      </w:pPr>
    </w:p>
    <w:p w14:paraId="6978B246" w14:textId="77777777" w:rsidR="00BD397F" w:rsidRPr="0064695B" w:rsidRDefault="00BD397F" w:rsidP="0064695B">
      <w:pPr>
        <w:spacing w:after="160" w:line="480" w:lineRule="auto"/>
        <w:rPr>
          <w:rFonts w:ascii="Times New Roman" w:eastAsiaTheme="majorEastAsia" w:hAnsi="Times New Roman" w:cs="Times New Roman"/>
        </w:rPr>
      </w:pPr>
    </w:p>
    <w:p w14:paraId="1B370E89" w14:textId="77777777" w:rsidR="00CD447A" w:rsidRPr="0064695B" w:rsidRDefault="00CD447A" w:rsidP="0064695B">
      <w:pPr>
        <w:spacing w:after="160" w:line="480" w:lineRule="auto"/>
        <w:rPr>
          <w:rFonts w:ascii="Times New Roman" w:hAnsi="Times New Roman" w:cs="Times New Roman"/>
        </w:rPr>
      </w:pPr>
    </w:p>
    <w:p w14:paraId="46A96912" w14:textId="77777777" w:rsidR="0064695B" w:rsidRDefault="0064695B" w:rsidP="0064695B">
      <w:pPr>
        <w:spacing w:after="160" w:line="259" w:lineRule="auto"/>
      </w:pPr>
    </w:p>
    <w:p w14:paraId="6C30B007" w14:textId="4567D1C2" w:rsidR="0064695B" w:rsidRDefault="0064695B" w:rsidP="0064695B">
      <w:pPr>
        <w:spacing w:after="160" w:line="259" w:lineRule="auto"/>
        <w:rPr>
          <w:rFonts w:asciiTheme="majorHAnsi" w:eastAsiaTheme="majorEastAsia" w:hAnsiTheme="majorHAnsi" w:cstheme="majorBidi"/>
          <w:sz w:val="32"/>
          <w:szCs w:val="32"/>
        </w:rPr>
      </w:pPr>
    </w:p>
    <w:p w14:paraId="3AE6DF03" w14:textId="4B664BE8" w:rsidR="00D32EA0" w:rsidRDefault="00D32EA0" w:rsidP="0064695B">
      <w:pPr>
        <w:spacing w:after="160" w:line="259" w:lineRule="auto"/>
        <w:rPr>
          <w:rFonts w:asciiTheme="majorHAnsi" w:eastAsiaTheme="majorEastAsia" w:hAnsiTheme="majorHAnsi" w:cstheme="majorBidi"/>
          <w:sz w:val="32"/>
          <w:szCs w:val="32"/>
        </w:rPr>
      </w:pPr>
    </w:p>
    <w:p w14:paraId="2E7AEEA8" w14:textId="1812E733" w:rsidR="00D32EA0" w:rsidRDefault="00D32EA0" w:rsidP="0064695B">
      <w:pPr>
        <w:spacing w:after="160" w:line="259" w:lineRule="auto"/>
        <w:rPr>
          <w:rFonts w:asciiTheme="majorHAnsi" w:eastAsiaTheme="majorEastAsia" w:hAnsiTheme="majorHAnsi" w:cstheme="majorBidi"/>
          <w:sz w:val="32"/>
          <w:szCs w:val="32"/>
        </w:rPr>
      </w:pPr>
    </w:p>
    <w:p w14:paraId="283C6120" w14:textId="583CCECE" w:rsidR="00D32EA0" w:rsidRDefault="00D32EA0" w:rsidP="0064695B">
      <w:pPr>
        <w:spacing w:after="160" w:line="259" w:lineRule="auto"/>
        <w:rPr>
          <w:rFonts w:asciiTheme="majorHAnsi" w:eastAsiaTheme="majorEastAsia" w:hAnsiTheme="majorHAnsi" w:cstheme="majorBidi"/>
          <w:sz w:val="32"/>
          <w:szCs w:val="32"/>
        </w:rPr>
      </w:pPr>
    </w:p>
    <w:p w14:paraId="2FD69678" w14:textId="200D2E93" w:rsidR="00D32EA0" w:rsidRDefault="00D32EA0" w:rsidP="0064695B">
      <w:pPr>
        <w:spacing w:after="160" w:line="259" w:lineRule="auto"/>
        <w:rPr>
          <w:rFonts w:asciiTheme="majorHAnsi" w:eastAsiaTheme="majorEastAsia" w:hAnsiTheme="majorHAnsi" w:cstheme="majorBidi"/>
          <w:sz w:val="32"/>
          <w:szCs w:val="32"/>
        </w:rPr>
      </w:pPr>
    </w:p>
    <w:p w14:paraId="34C06DE2" w14:textId="5A43CB7F" w:rsidR="00D32EA0" w:rsidRDefault="00D32EA0" w:rsidP="0064695B">
      <w:pPr>
        <w:spacing w:after="160" w:line="259" w:lineRule="auto"/>
        <w:rPr>
          <w:rFonts w:asciiTheme="majorHAnsi" w:eastAsiaTheme="majorEastAsia" w:hAnsiTheme="majorHAnsi" w:cstheme="majorBidi"/>
          <w:sz w:val="32"/>
          <w:szCs w:val="32"/>
        </w:rPr>
      </w:pPr>
    </w:p>
    <w:p w14:paraId="75E2B26E" w14:textId="77777777" w:rsidR="00D32EA0" w:rsidRDefault="00D32EA0" w:rsidP="0064695B">
      <w:pPr>
        <w:spacing w:after="160" w:line="259" w:lineRule="auto"/>
        <w:rPr>
          <w:rFonts w:asciiTheme="majorHAnsi" w:eastAsiaTheme="majorEastAsia" w:hAnsiTheme="majorHAnsi" w:cstheme="majorBidi"/>
          <w:sz w:val="32"/>
          <w:szCs w:val="32"/>
        </w:rPr>
      </w:pPr>
    </w:p>
    <w:p w14:paraId="709D13A3" w14:textId="77777777" w:rsidR="00D32EA0" w:rsidRDefault="0064695B" w:rsidP="0064695B">
      <w:pPr>
        <w:pStyle w:val="Heading1"/>
        <w:spacing w:before="0" w:line="480" w:lineRule="auto"/>
        <w:ind w:left="720" w:hanging="720"/>
        <w:jc w:val="center"/>
        <w:rPr>
          <w:rFonts w:ascii="Times New Roman" w:hAnsi="Times New Roman" w:cs="Times New Roman"/>
          <w:color w:val="auto"/>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p>
    <w:p w14:paraId="22DDEA3D" w14:textId="31B10F1A" w:rsidR="0064695B" w:rsidRPr="00A721FD" w:rsidRDefault="0064695B" w:rsidP="0064695B">
      <w:pPr>
        <w:pStyle w:val="Heading1"/>
        <w:spacing w:before="0" w:line="480" w:lineRule="auto"/>
        <w:ind w:left="720" w:hanging="720"/>
        <w:jc w:val="center"/>
        <w:rPr>
          <w:rFonts w:ascii="Times New Roman" w:hAnsi="Times New Roman" w:cs="Times New Roman"/>
          <w:color w:val="auto"/>
        </w:rPr>
      </w:pPr>
      <w:r w:rsidRPr="00A721FD">
        <w:rPr>
          <w:rFonts w:ascii="Times New Roman" w:hAnsi="Times New Roman" w:cs="Times New Roman"/>
          <w:color w:val="auto"/>
        </w:rPr>
        <w:t xml:space="preserve">Chapter </w:t>
      </w:r>
      <w:r>
        <w:rPr>
          <w:rFonts w:ascii="Times New Roman" w:hAnsi="Times New Roman" w:cs="Times New Roman"/>
          <w:color w:val="auto"/>
        </w:rPr>
        <w:t>5</w:t>
      </w:r>
    </w:p>
    <w:p w14:paraId="75D98422" w14:textId="30A37F4F" w:rsidR="00CD447A" w:rsidRPr="00A721FD" w:rsidRDefault="00CD447A" w:rsidP="00CD447A">
      <w:pPr>
        <w:spacing w:line="480" w:lineRule="auto"/>
        <w:jc w:val="center"/>
        <w:rPr>
          <w:rStyle w:val="Heading2Char"/>
          <w:rFonts w:ascii="Times New Roman" w:hAnsi="Times New Roman" w:cs="Times New Roman"/>
          <w:b/>
          <w:color w:val="auto"/>
        </w:rPr>
      </w:pPr>
      <w:r>
        <w:rPr>
          <w:rStyle w:val="Heading2Char"/>
          <w:rFonts w:ascii="Times New Roman" w:hAnsi="Times New Roman" w:cs="Times New Roman"/>
          <w:b/>
          <w:color w:val="auto"/>
        </w:rPr>
        <w:t>CHAPTER 5 TITLE</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7BE913DB" w:rsidR="00CD447A" w:rsidRPr="00A721FD" w:rsidRDefault="00CD447A"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7A6B11F4" w14:textId="7184501F" w:rsidR="00CD447A" w:rsidRPr="00A721FD" w:rsidRDefault="00CD447A" w:rsidP="00CD447A">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789CB6CC"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7B70DA80" w14:textId="6DB5718F" w:rsidR="00B10548" w:rsidRDefault="00CD447A" w:rsidP="00CD447A">
      <w:r>
        <w:t>Text</w:t>
      </w:r>
    </w:p>
    <w:p w14:paraId="68BF80E7" w14:textId="405D6891" w:rsidR="00680EBF" w:rsidRDefault="00680EBF" w:rsidP="00CD447A"/>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63E87F2F" w:rsidR="00680EBF" w:rsidRDefault="006358CB"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70CBE346" w14:textId="11D7CA95"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F9307C">
                <w:rPr>
                  <w:noProof/>
                </w:rPr>
                <w:instrText>5</w:instrText>
              </w:r>
            </w:fldSimple>
            <w:r>
              <w:instrText>.</w:instrText>
            </w:r>
            <w:fldSimple w:instr=" SEQ EquationNumber \n \* Arabic \* MERGEFORMAT ">
              <w:r w:rsidR="00F9307C">
                <w:rPr>
                  <w:noProof/>
                </w:rPr>
                <w:instrText>1</w:instrText>
              </w:r>
            </w:fldSimple>
            <w:r>
              <w:instrText>)</w:instrText>
            </w:r>
            <w:r>
              <w:fldChar w:fldCharType="end"/>
            </w:r>
          </w:p>
        </w:tc>
      </w:tr>
    </w:tbl>
    <w:p w14:paraId="64D25BAE" w14:textId="088B72CB" w:rsidR="00680EBF" w:rsidRDefault="00680EBF" w:rsidP="00CD447A"/>
    <w:p w14:paraId="056A36C3" w14:textId="77777777" w:rsidR="00B10548" w:rsidRDefault="00B10548">
      <w:pPr>
        <w:spacing w:after="160" w:line="259" w:lineRule="auto"/>
        <w:rPr>
          <w:rFonts w:asciiTheme="majorHAnsi" w:eastAsiaTheme="majorEastAsia" w:hAnsiTheme="majorHAnsi" w:cstheme="majorBidi"/>
          <w:sz w:val="32"/>
          <w:szCs w:val="32"/>
        </w:rPr>
      </w:pPr>
      <w:r>
        <w:br w:type="page"/>
      </w:r>
    </w:p>
    <w:p w14:paraId="16B6AEE2" w14:textId="77777777" w:rsidR="00CD447A" w:rsidRDefault="00CD447A">
      <w:pPr>
        <w:spacing w:after="160" w:line="259" w:lineRule="auto"/>
        <w:rPr>
          <w:rFonts w:asciiTheme="majorHAnsi" w:eastAsiaTheme="majorEastAsia" w:hAnsiTheme="majorHAnsi" w:cstheme="majorBidi"/>
          <w:sz w:val="32"/>
          <w:szCs w:val="32"/>
        </w:rPr>
      </w:pPr>
      <w:r>
        <w:lastRenderedPageBreak/>
        <w:br w:type="page"/>
      </w:r>
    </w:p>
    <w:p w14:paraId="30B5B632" w14:textId="77777777" w:rsidR="00CD447A" w:rsidRDefault="00CD447A" w:rsidP="00CD447A">
      <w:pPr>
        <w:spacing w:after="160" w:line="259" w:lineRule="auto"/>
      </w:pPr>
    </w:p>
    <w:p w14:paraId="461B6FB6" w14:textId="77777777" w:rsidR="00CD447A" w:rsidRDefault="00CD447A" w:rsidP="00CD447A">
      <w:pPr>
        <w:spacing w:after="160" w:line="259" w:lineRule="auto"/>
        <w:rPr>
          <w:rFonts w:asciiTheme="majorHAnsi" w:eastAsiaTheme="majorEastAsia" w:hAnsiTheme="majorHAnsi" w:cstheme="majorBidi"/>
          <w:sz w:val="32"/>
          <w:szCs w:val="32"/>
        </w:rPr>
      </w:pPr>
    </w:p>
    <w:p w14:paraId="259960E7" w14:textId="3657E3B8" w:rsidR="00CD447A" w:rsidRPr="00A721FD" w:rsidRDefault="00680EBF" w:rsidP="00CD447A">
      <w:pPr>
        <w:pStyle w:val="Heading1"/>
        <w:spacing w:before="0" w:line="480" w:lineRule="auto"/>
        <w:ind w:left="720" w:hanging="720"/>
        <w:jc w:val="center"/>
        <w:rPr>
          <w:rFonts w:ascii="Times New Roman" w:hAnsi="Times New Roman" w:cs="Times New Roman"/>
          <w:color w:val="auto"/>
        </w:rPr>
      </w:pPr>
      <w:r>
        <w:rPr>
          <w:rFonts w:ascii="Times New Roman" w:hAnsi="Times New Roman" w:cs="Times New Roman"/>
          <w:color w:val="auto"/>
        </w:rPr>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A721FD">
        <w:rPr>
          <w:rFonts w:ascii="Times New Roman" w:hAnsi="Times New Roman" w:cs="Times New Roman"/>
          <w:color w:val="auto"/>
        </w:rPr>
        <w:t xml:space="preserve">Chapter </w:t>
      </w:r>
      <w:r w:rsidR="00CD447A">
        <w:rPr>
          <w:rFonts w:ascii="Times New Roman" w:hAnsi="Times New Roman" w:cs="Times New Roman"/>
          <w:color w:val="auto"/>
        </w:rPr>
        <w:t>6</w:t>
      </w:r>
    </w:p>
    <w:p w14:paraId="082731D9" w14:textId="17304570" w:rsidR="00CD447A" w:rsidRPr="00A721FD" w:rsidRDefault="00CD447A" w:rsidP="00CD447A">
      <w:pPr>
        <w:spacing w:line="480" w:lineRule="auto"/>
        <w:jc w:val="center"/>
        <w:rPr>
          <w:rStyle w:val="Heading2Char"/>
          <w:rFonts w:ascii="Times New Roman" w:hAnsi="Times New Roman" w:cs="Times New Roman"/>
          <w:b/>
          <w:color w:val="auto"/>
        </w:rPr>
      </w:pPr>
      <w:r>
        <w:rPr>
          <w:rStyle w:val="Heading2Char"/>
          <w:rFonts w:ascii="Times New Roman" w:hAnsi="Times New Roman" w:cs="Times New Roman"/>
          <w:b/>
          <w:color w:val="auto"/>
        </w:rPr>
        <w:t>CHAPTER 6 TITLE</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77777777" w:rsidR="00CD447A" w:rsidRPr="00A721FD" w:rsidRDefault="00CD447A"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2390FBCB" w14:textId="77777777" w:rsidR="00CD447A" w:rsidRPr="00A721FD" w:rsidRDefault="00CD447A" w:rsidP="00CD447A">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0C18515F"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2D2B486D" w14:textId="1577428B" w:rsidR="00680EBF" w:rsidRDefault="00CD447A" w:rsidP="00CD447A">
      <w:r>
        <w:t>Tex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7E46ED2B" w14:textId="77777777" w:rsidTr="00680EBF">
        <w:tc>
          <w:tcPr>
            <w:tcW w:w="7910" w:type="dxa"/>
            <w:shd w:val="clear" w:color="auto" w:fill="auto"/>
            <w:vAlign w:val="center"/>
          </w:tcPr>
          <w:p w14:paraId="021C1BE4" w14:textId="56E0DC4F" w:rsidR="00680EBF" w:rsidRDefault="00680EBF"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0B66B553" w14:textId="109FF4FC"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F9307C">
                <w:rPr>
                  <w:noProof/>
                </w:rPr>
                <w:instrText>6</w:instrText>
              </w:r>
            </w:fldSimple>
            <w:r>
              <w:instrText>.</w:instrText>
            </w:r>
            <w:fldSimple w:instr=" SEQ EquationNumber \n \* Arabic \* MERGEFORMAT ">
              <w:r w:rsidR="00F9307C">
                <w:rPr>
                  <w:noProof/>
                </w:rPr>
                <w:instrText>1</w:instrText>
              </w:r>
            </w:fldSimple>
            <w:r>
              <w:instrText>)</w:instrText>
            </w:r>
            <w:r>
              <w:fldChar w:fldCharType="end"/>
            </w:r>
          </w:p>
        </w:tc>
      </w:tr>
    </w:tbl>
    <w:p w14:paraId="1BF66CF3" w14:textId="4D7218B9" w:rsidR="00CD447A" w:rsidRDefault="00CD447A" w:rsidP="00CD447A"/>
    <w:p w14:paraId="57BE6C09" w14:textId="77777777" w:rsidR="00CD447A" w:rsidRDefault="00CD447A" w:rsidP="00CD447A">
      <w:pPr>
        <w:spacing w:after="160" w:line="259" w:lineRule="auto"/>
        <w:rPr>
          <w:rFonts w:asciiTheme="majorHAnsi" w:eastAsiaTheme="majorEastAsia" w:hAnsiTheme="majorHAnsi" w:cstheme="majorBidi"/>
          <w:sz w:val="32"/>
          <w:szCs w:val="32"/>
        </w:rPr>
      </w:pPr>
      <w:r>
        <w:br w:type="page"/>
      </w:r>
    </w:p>
    <w:p w14:paraId="609B4A6E" w14:textId="4BE67543" w:rsidR="00DF4F31" w:rsidRPr="00927A26" w:rsidRDefault="00DF4F31" w:rsidP="00927A26">
      <w:pPr>
        <w:pStyle w:val="Heading1"/>
        <w:spacing w:line="480" w:lineRule="auto"/>
        <w:ind w:left="720" w:hanging="720"/>
        <w:jc w:val="center"/>
        <w:rPr>
          <w:rFonts w:ascii="Times New Roman" w:hAnsi="Times New Roman" w:cs="Times New Roman"/>
          <w:color w:val="auto"/>
        </w:rPr>
      </w:pPr>
      <w:r w:rsidRPr="00927A26">
        <w:rPr>
          <w:rFonts w:ascii="Times New Roman" w:hAnsi="Times New Roman" w:cs="Times New Roman"/>
          <w:color w:val="auto"/>
        </w:rPr>
        <w:lastRenderedPageBreak/>
        <w:t>A</w:t>
      </w:r>
      <w:r w:rsidR="00F26CEA">
        <w:rPr>
          <w:rFonts w:ascii="Times New Roman" w:hAnsi="Times New Roman" w:cs="Times New Roman"/>
          <w:color w:val="auto"/>
        </w:rPr>
        <w:t>PPENDIX</w:t>
      </w:r>
      <w:r w:rsidR="004E6186" w:rsidRPr="00927A26">
        <w:rPr>
          <w:rFonts w:ascii="Times New Roman" w:hAnsi="Times New Roman" w:cs="Times New Roman"/>
          <w:color w:val="auto"/>
        </w:rPr>
        <w:fldChar w:fldCharType="begin"/>
      </w:r>
      <w:r w:rsidR="004E6186" w:rsidRPr="00927A26">
        <w:rPr>
          <w:rFonts w:ascii="Times New Roman" w:hAnsi="Times New Roman" w:cs="Times New Roman"/>
          <w:color w:val="auto"/>
        </w:rPr>
        <w:instrText xml:space="preserve"> MACROBUTTON RemoveChapterIncreaseMark \* MERGEFORMAT </w:instrText>
      </w:r>
      <w:r w:rsidR="004E6186" w:rsidRPr="00927A26">
        <w:rPr>
          <w:rFonts w:ascii="Times New Roman" w:hAnsi="Times New Roman" w:cs="Times New Roman"/>
          <w:color w:val="auto"/>
        </w:rPr>
        <w:fldChar w:fldCharType="begin"/>
      </w:r>
      <w:r w:rsidR="004E6186" w:rsidRPr="00927A26">
        <w:rPr>
          <w:rFonts w:ascii="Times New Roman" w:hAnsi="Times New Roman" w:cs="Times New Roman"/>
          <w:color w:val="auto"/>
        </w:rPr>
        <w:instrText xml:space="preserve"> SEQ EqnChapter \n \h \* MERGEFORMAT </w:instrText>
      </w:r>
      <w:r w:rsidR="004E6186" w:rsidRPr="00927A26">
        <w:rPr>
          <w:rFonts w:ascii="Times New Roman" w:hAnsi="Times New Roman" w:cs="Times New Roman"/>
          <w:color w:val="auto"/>
        </w:rPr>
        <w:fldChar w:fldCharType="end"/>
      </w:r>
      <w:r w:rsidR="004E6186" w:rsidRPr="00927A26">
        <w:rPr>
          <w:rFonts w:ascii="Times New Roman" w:hAnsi="Times New Roman" w:cs="Times New Roman"/>
          <w:color w:val="auto"/>
        </w:rPr>
        <w:fldChar w:fldCharType="begin"/>
      </w:r>
      <w:r w:rsidR="004E6186" w:rsidRPr="00927A26">
        <w:rPr>
          <w:rFonts w:ascii="Times New Roman" w:hAnsi="Times New Roman" w:cs="Times New Roman"/>
          <w:color w:val="auto"/>
        </w:rPr>
        <w:instrText xml:space="preserve"> SEQ EquationNumber \r0 \h \* MERGEFORMAT </w:instrText>
      </w:r>
      <w:r w:rsidR="004E6186" w:rsidRPr="00927A26">
        <w:rPr>
          <w:rFonts w:ascii="Times New Roman" w:hAnsi="Times New Roman" w:cs="Times New Roman"/>
          <w:color w:val="auto"/>
        </w:rPr>
        <w:fldChar w:fldCharType="end"/>
      </w:r>
      <w:r w:rsidR="004E6186" w:rsidRPr="00927A26">
        <w:rPr>
          <w:rFonts w:ascii="Times New Roman" w:hAnsi="Times New Roman" w:cs="Times New Roman"/>
          <w:color w:val="auto"/>
        </w:rPr>
        <w:fldChar w:fldCharType="begin"/>
      </w:r>
      <w:r w:rsidR="004E6186" w:rsidRPr="00927A26">
        <w:rPr>
          <w:rFonts w:ascii="Times New Roman" w:hAnsi="Times New Roman" w:cs="Times New Roman"/>
          <w:color w:val="auto"/>
        </w:rPr>
        <w:instrText xml:space="preserve"> SEQ TheoremNumber \r0 \h \* MERGEFORMAT </w:instrText>
      </w:r>
      <w:r w:rsidR="004E6186" w:rsidRPr="00927A26">
        <w:rPr>
          <w:rFonts w:ascii="Times New Roman" w:hAnsi="Times New Roman" w:cs="Times New Roman"/>
          <w:color w:val="auto"/>
        </w:rPr>
        <w:fldChar w:fldCharType="end"/>
      </w:r>
      <w:r w:rsidR="004E6186" w:rsidRPr="00927A26">
        <w:rPr>
          <w:rFonts w:ascii="Times New Roman" w:hAnsi="Times New Roman" w:cs="Times New Roman"/>
          <w:vanish/>
          <w:color w:val="auto"/>
        </w:rPr>
        <w:sym w:font="Wingdings" w:char="F0F6"/>
      </w:r>
      <w:r w:rsidR="004E6186" w:rsidRPr="00927A26">
        <w:rPr>
          <w:rFonts w:ascii="Times New Roman" w:hAnsi="Times New Roman" w:cs="Times New Roman"/>
          <w:color w:val="auto"/>
        </w:rPr>
        <w:fldChar w:fldCharType="end"/>
      </w:r>
      <w:r w:rsidR="00450C8D">
        <w:rPr>
          <w:rFonts w:ascii="Times New Roman" w:hAnsi="Times New Roman" w:cs="Times New Roman"/>
          <w:color w:val="auto"/>
        </w:rPr>
        <w:t xml:space="preserve"> A</w:t>
      </w:r>
    </w:p>
    <w:p w14:paraId="46EF4C42" w14:textId="77777777" w:rsidR="00DF4F31" w:rsidRPr="00927A26" w:rsidRDefault="00DF4F31" w:rsidP="00927A26">
      <w:pPr>
        <w:spacing w:line="480" w:lineRule="auto"/>
        <w:rPr>
          <w:rFonts w:ascii="Times New Roman" w:hAnsi="Times New Roman" w:cs="Times New Roman"/>
        </w:rPr>
      </w:pPr>
    </w:p>
    <w:p w14:paraId="3467ED73" w14:textId="373408B6" w:rsidR="002B36E9" w:rsidRPr="00196C55" w:rsidRDefault="00450C8D" w:rsidP="00AB5A50">
      <w:pPr>
        <w:pStyle w:val="Heading3"/>
        <w:spacing w:line="480" w:lineRule="auto"/>
        <w:jc w:val="both"/>
        <w:rPr>
          <w:rFonts w:ascii="Times New Roman" w:eastAsiaTheme="minorEastAsia" w:hAnsi="Times New Roman" w:cs="Times New Roman"/>
          <w:b/>
          <w:color w:val="auto"/>
        </w:rPr>
      </w:pPr>
      <w:bookmarkStart w:id="185" w:name="_Appendix_A.1_Transfer"/>
      <w:bookmarkEnd w:id="185"/>
      <w:r>
        <w:rPr>
          <w:rFonts w:ascii="Times New Roman" w:eastAsiaTheme="minorEastAsia" w:hAnsi="Times New Roman" w:cs="Times New Roman"/>
          <w:b/>
          <w:color w:val="auto"/>
        </w:rPr>
        <w:t xml:space="preserve">Appendix A.1 Transfer of chief ray’s direction cosine </w:t>
      </w:r>
      <w:r w:rsidR="00AB5A50">
        <w:rPr>
          <w:rFonts w:ascii="Times New Roman" w:eastAsiaTheme="minorEastAsia" w:hAnsi="Times New Roman" w:cs="Times New Roman"/>
          <w:b/>
          <w:color w:val="auto"/>
        </w:rPr>
        <w:t>for arbitrary orientation of the optical axis</w:t>
      </w:r>
      <w:r w:rsidR="002B36E9" w:rsidRPr="00196C55">
        <w:rPr>
          <w:rFonts w:ascii="Times New Roman" w:eastAsiaTheme="minorEastAsia" w:hAnsi="Times New Roman" w:cs="Times New Roman"/>
          <w:b/>
          <w:color w:val="auto"/>
        </w:rPr>
        <w:t xml:space="preserve"> </w:t>
      </w:r>
    </w:p>
    <w:p w14:paraId="53FD5F9D" w14:textId="4FE07157" w:rsidR="00640F31" w:rsidRDefault="00AB5A50" w:rsidP="00927A26">
      <w:pPr>
        <w:spacing w:line="480" w:lineRule="auto"/>
        <w:jc w:val="both"/>
        <w:rPr>
          <w:rFonts w:ascii="Times New Roman" w:hAnsi="Times New Roman" w:cs="Times New Roman"/>
        </w:rPr>
      </w:pPr>
      <w:r>
        <w:rPr>
          <w:rFonts w:ascii="Times New Roman" w:hAnsi="Times New Roman" w:cs="Times New Roman"/>
        </w:rPr>
        <w:t xml:space="preserve">In section </w:t>
      </w:r>
      <w:r w:rsidR="00BF720F">
        <w:rPr>
          <w:rFonts w:ascii="Times New Roman" w:hAnsi="Times New Roman" w:cs="Times New Roman"/>
        </w:rPr>
        <w:t xml:space="preserve">3.4 </w:t>
      </w:r>
      <w:r>
        <w:rPr>
          <w:rFonts w:ascii="Times New Roman" w:hAnsi="Times New Roman" w:cs="Times New Roman"/>
        </w:rPr>
        <w:t xml:space="preserve">we </w:t>
      </w:r>
      <w:r w:rsidR="009F1FF7">
        <w:rPr>
          <w:rFonts w:ascii="Times New Roman" w:hAnsi="Times New Roman" w:cs="Times New Roman"/>
        </w:rPr>
        <w:t xml:space="preserve">derived the expression for the transfer of the chief ray’s direction cosine from the entrance pupil to the exit pupil for a specific problem in which the optical axis was </w:t>
      </w:r>
      <w:r w:rsidR="00F71998">
        <w:rPr>
          <w:rFonts w:ascii="Times New Roman" w:hAnsi="Times New Roman" w:cs="Times New Roman"/>
        </w:rPr>
        <w:t>coincident</w:t>
      </w:r>
      <w:r w:rsidR="009F1FF7">
        <w:rPr>
          <w:rFonts w:ascii="Times New Roman" w:hAnsi="Times New Roman" w:cs="Times New Roman"/>
        </w:rPr>
        <w:t xml:space="preserve"> with the </w:t>
      </w:r>
      <m:oMath>
        <m:r>
          <w:rPr>
            <w:rFonts w:ascii="Cambria Math" w:hAnsi="Cambria Math" w:cs="Times New Roman"/>
          </w:rPr>
          <m:t>z</m:t>
        </m:r>
      </m:oMath>
      <w:r w:rsidR="009F1FF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9F1FF7">
        <w:rPr>
          <w:rFonts w:ascii="Times New Roman" w:eastAsiaTheme="minorEastAsia" w:hAnsi="Times New Roman" w:cs="Times New Roman"/>
        </w:rPr>
        <w:t>.</w:t>
      </w:r>
      <w:r w:rsidR="009F1FF7">
        <w:rPr>
          <w:rFonts w:ascii="Times New Roman" w:hAnsi="Times New Roman" w:cs="Times New Roman"/>
        </w:rPr>
        <w:t xml:space="preserve"> </w:t>
      </w:r>
      <w:r w:rsidR="002B6887">
        <w:rPr>
          <w:rFonts w:ascii="Times New Roman" w:hAnsi="Times New Roman" w:cs="Times New Roman"/>
        </w:rPr>
        <w:t xml:space="preserve">Furthermore, we </w:t>
      </w:r>
      <w:r>
        <w:rPr>
          <w:rFonts w:ascii="Times New Roman" w:hAnsi="Times New Roman" w:cs="Times New Roman"/>
        </w:rPr>
        <w:t>inferred the general expression</w:t>
      </w:r>
      <w:r w:rsidR="002B6887">
        <w:rPr>
          <w:rFonts w:ascii="Times New Roman" w:hAnsi="Times New Roman" w:cs="Times New Roman"/>
        </w:rPr>
        <w:t xml:space="preserve"> for the transfer relation—</w:t>
      </w:r>
      <w:r w:rsidR="002B6887"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B6887">
        <w:rPr>
          <w:rFonts w:ascii="Times New Roman" w:eastAsiaTheme="minorEastAsia" w:hAnsi="Times New Roman" w:cs="Times New Roman"/>
        </w:rPr>
        <w:t>—</w:t>
      </w:r>
      <w:r w:rsidR="002B6887">
        <w:rPr>
          <w:rFonts w:ascii="Times New Roman" w:hAnsi="Times New Roman" w:cs="Times New Roman"/>
        </w:rPr>
        <w:t xml:space="preserve">from the expression obtained for the specific problem. </w:t>
      </w:r>
      <w:r w:rsidR="00BF720F">
        <w:rPr>
          <w:rFonts w:ascii="Times New Roman" w:hAnsi="Times New Roman" w:cs="Times New Roman"/>
        </w:rPr>
        <w:t xml:space="preserve"> Here </w:t>
      </w:r>
      <w:r w:rsidR="00640F31" w:rsidRPr="00927A26">
        <w:rPr>
          <w:rFonts w:ascii="Times New Roman" w:hAnsi="Times New Roman" w:cs="Times New Roman"/>
        </w:rPr>
        <w:t xml:space="preserve">we apply the method of induction to </w:t>
      </w:r>
      <w:r w:rsidR="002B6887">
        <w:rPr>
          <w:rFonts w:ascii="Times New Roman" w:hAnsi="Times New Roman" w:cs="Times New Roman"/>
        </w:rPr>
        <w:t xml:space="preserve">formally </w:t>
      </w:r>
      <w:r w:rsidR="00BF720F">
        <w:rPr>
          <w:rFonts w:ascii="Times New Roman" w:hAnsi="Times New Roman" w:cs="Times New Roman"/>
        </w:rPr>
        <w:t>derive</w:t>
      </w:r>
      <w:r w:rsidR="00640F31" w:rsidRPr="00927A26">
        <w:rPr>
          <w:rFonts w:ascii="Times New Roman" w:hAnsi="Times New Roman" w:cs="Times New Roman"/>
        </w:rPr>
        <w:t xml:space="preserve"> the general</w:t>
      </w:r>
      <w:r w:rsidR="002B6887">
        <w:rPr>
          <w:rFonts w:ascii="Times New Roman" w:hAnsi="Times New Roman" w:cs="Times New Roman"/>
        </w:rPr>
        <w:t xml:space="preserve"> expression.</w:t>
      </w:r>
    </w:p>
    <w:p w14:paraId="32C6A10F" w14:textId="495C2089" w:rsidR="002B36E9" w:rsidRDefault="00F71998" w:rsidP="00F71998">
      <w:pPr>
        <w:spacing w:line="480" w:lineRule="auto"/>
        <w:jc w:val="both"/>
        <w:rPr>
          <w:rFonts w:ascii="Times New Roman" w:hAnsi="Times New Roman" w:cs="Times New Roman"/>
        </w:rPr>
      </w:pPr>
      <w:r>
        <w:rPr>
          <w:rFonts w:ascii="Times New Roman" w:hAnsi="Times New Roman" w:cs="Times New Roman"/>
        </w:rPr>
        <w:tab/>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0</w:t>
      </w:r>
      <w:r w:rsidR="00F9307C"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commentRangeStart w:id="186"/>
      <w:r w:rsidR="002B36E9" w:rsidRPr="00927A26">
        <w:rPr>
          <w:rFonts w:ascii="Times New Roman" w:hAnsi="Times New Roman" w:cs="Times New Roman"/>
        </w:rPr>
        <w:t xml:space="preserve">accurately represents the </w:t>
      </w:r>
      <w:r w:rsidR="002B36E9" w:rsidRPr="00927A26">
        <w:rPr>
          <w:rFonts w:ascii="Times New Roman" w:hAnsi="Times New Roman" w:cs="Times New Roman"/>
          <w:i/>
        </w:rPr>
        <w:t>transfer</w:t>
      </w:r>
      <w:r w:rsidR="002B36E9"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w:t>
      </w:r>
      <w:r w:rsidR="0023292A" w:rsidRPr="00927A26">
        <w:rPr>
          <w:rFonts w:ascii="Times New Roman" w:hAnsi="Times New Roman" w:cs="Times New Roman"/>
        </w:rPr>
        <w:t xml:space="preserve">.  </w:t>
      </w:r>
      <w:commentRangeEnd w:id="186"/>
      <w:r w:rsidR="002B36E9" w:rsidRPr="00927A26">
        <w:rPr>
          <w:rStyle w:val="CommentReference"/>
          <w:rFonts w:ascii="Times New Roman" w:hAnsi="Times New Roman" w:cs="Times New Roman"/>
        </w:rPr>
        <w:commentReference w:id="186"/>
      </w:r>
      <w:r w:rsidR="002B36E9" w:rsidRPr="00927A26">
        <w:rPr>
          <w:rFonts w:ascii="Times New Roman" w:hAnsi="Times New Roman" w:cs="Times New Roman"/>
        </w:rPr>
        <w:t>Specifically, we express the output chief ray as a linear combination of the input chief ray and the optical axis</w:t>
      </w:r>
      <w:r>
        <w:rPr>
          <w:rFonts w:ascii="Times New Roman" w:hAnsi="Times New Roman" w:cs="Times New Roman"/>
        </w:rPr>
        <w:t>; this is possible</w:t>
      </w:r>
      <w:r w:rsidR="002B36E9" w:rsidRPr="00927A26">
        <w:rPr>
          <w:rFonts w:ascii="Times New Roman" w:hAnsi="Times New Roman" w:cs="Times New Roman"/>
        </w:rPr>
        <w:t xml:space="preserve"> </w:t>
      </w:r>
      <w:r>
        <w:rPr>
          <w:rFonts w:ascii="Times New Roman" w:hAnsi="Times New Roman" w:cs="Times New Roman"/>
        </w:rPr>
        <w:t>because</w:t>
      </w:r>
      <w:r w:rsidR="002B36E9" w:rsidRPr="00927A26">
        <w:rPr>
          <w:rFonts w:ascii="Times New Roman" w:hAnsi="Times New Roman" w:cs="Times New Roman"/>
        </w:rPr>
        <w:t xml:space="preserve"> the two rays and the optical axis span the same (meridional) plane</w:t>
      </w:r>
      <w:r w:rsidR="0023292A" w:rsidRPr="00927A26">
        <w:rPr>
          <w:rFonts w:ascii="Times New Roman" w:hAnsi="Times New Roman" w:cs="Times New Roman"/>
        </w:rPr>
        <w:t xml:space="preserve">.  </w:t>
      </w:r>
      <w:r w:rsidR="00A47F50" w:rsidRPr="00927A26">
        <w:rPr>
          <w:rFonts w:ascii="Times New Roman" w:hAnsi="Times New Roman" w:cs="Times New Roman"/>
        </w:rPr>
        <w:t>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002B36E9"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002B36E9" w:rsidRPr="00927A26">
        <w:rPr>
          <w:rFonts w:ascii="Times New Roman" w:eastAsiaTheme="minorEastAsia" w:hAnsi="Times New Roman" w:cs="Times New Roman"/>
        </w:rPr>
        <w:t xml:space="preserve">-axis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B36E9" w:rsidRPr="00927A26">
        <w:rPr>
          <w:rFonts w:ascii="Times New Roman" w:eastAsiaTheme="minorEastAsia" w:hAnsi="Times New Roman" w:cs="Times New Roman"/>
        </w:rPr>
        <w:t>, represent the optical axis</w:t>
      </w:r>
      <w:r w:rsidR="002B36E9"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002B36E9" w:rsidRPr="00927A26">
        <w:rPr>
          <w:rFonts w:ascii="Times New Roman" w:hAnsi="Times New Roman" w:cs="Times New Roman"/>
        </w:rPr>
        <w:t>-axis</w:t>
      </w:r>
      <w:r w:rsidR="0023292A" w:rsidRPr="00927A26">
        <w:rPr>
          <w:rFonts w:ascii="Times New Roman" w:hAnsi="Times New Roman" w:cs="Times New Roman"/>
        </w:rPr>
        <w:t xml:space="preserve">.  </w:t>
      </w:r>
      <w:r w:rsidR="002B36E9" w:rsidRPr="00927A26">
        <w:rPr>
          <w:rFonts w:ascii="Times New Roman" w:hAnsi="Times New Roman" w:cs="Times New Roman"/>
        </w:rPr>
        <w:t>Then,</w:t>
      </w:r>
    </w:p>
    <w:p w14:paraId="566A1EF9" w14:textId="0656D467" w:rsidR="00F71998" w:rsidRPr="00F71998" w:rsidRDefault="00CE32CD" w:rsidP="00F71998">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187" w:name="equ_A1_1"/>
              <m:d>
                <m:dPr>
                  <m:ctrlPr>
                    <w:rPr>
                      <w:rFonts w:ascii="Cambria Math" w:hAnsi="Cambria Math" w:cs="Times New Roman"/>
                      <w:i/>
                    </w:rPr>
                  </m:ctrlPr>
                </m:dPr>
                <m:e>
                  <m:r>
                    <w:rPr>
                      <w:rFonts w:ascii="Cambria Math" w:hAnsi="Cambria Math" w:cs="Times New Roman"/>
                    </w:rPr>
                    <m:t>A1.1</m:t>
                  </m:r>
                </m:e>
              </m:d>
              <w:bookmarkEnd w:id="187"/>
            </m:e>
          </m:eqArr>
        </m:oMath>
      </m:oMathPara>
    </w:p>
    <w:p w14:paraId="6EE44258" w14:textId="7C2AEA7D" w:rsidR="002B36E9" w:rsidRPr="00927A26" w:rsidRDefault="002B36E9"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0023292A" w:rsidRPr="00927A26">
        <w:rPr>
          <w:rFonts w:ascii="Times New Roman" w:eastAsiaTheme="minorEastAsia" w:hAnsi="Times New Roman" w:cs="Times New Roman"/>
        </w:rPr>
        <w:t xml:space="preserve">.  </w:t>
      </w:r>
    </w:p>
    <w:p w14:paraId="6EC201B2" w14:textId="61C04A6E" w:rsidR="00F71998" w:rsidRDefault="002B36E9" w:rsidP="00F71998">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Rewriting the above equation as</w:t>
      </w:r>
    </w:p>
    <w:p w14:paraId="28F435B4" w14:textId="4BEF16D6" w:rsidR="003950FE" w:rsidRPr="003950FE" w:rsidRDefault="00CE32CD" w:rsidP="00F71998">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188"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188"/>
            </m:e>
          </m:eqArr>
        </m:oMath>
      </m:oMathPara>
    </w:p>
    <w:p w14:paraId="468B59F6" w14:textId="32F61950" w:rsidR="002B36E9" w:rsidRDefault="003950FE"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002B36E9"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002B36E9"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002B36E9"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00CC4E28" w:rsidRPr="00927A26">
        <w:rPr>
          <w:rFonts w:ascii="Times New Roman" w:eastAsiaTheme="minorEastAsia" w:hAnsi="Times New Roman" w:cs="Times New Roman"/>
        </w:rPr>
        <w:t xml:space="preserve"> </w:t>
      </w:r>
      <w:r w:rsidR="002B36E9" w:rsidRPr="00927A26">
        <w:rPr>
          <w:rFonts w:ascii="Times New Roman" w:eastAsiaTheme="minorEastAsia" w:hAnsi="Times New Roman" w:cs="Times New Roman"/>
        </w:rPr>
        <w:fldChar w:fldCharType="begin"/>
      </w:r>
      <w:r w:rsidR="002B36E9" w:rsidRPr="00927A26">
        <w:rPr>
          <w:rFonts w:ascii="Times New Roman" w:eastAsiaTheme="minorEastAsia" w:hAnsi="Times New Roman" w:cs="Times New Roman"/>
        </w:rPr>
        <w:instrText xml:space="preserve"> REF NumberRef2895624638 \h  \* MERGEFORMAT </w:instrText>
      </w:r>
      <w:r w:rsidR="002B36E9" w:rsidRPr="00927A26">
        <w:rPr>
          <w:rFonts w:ascii="Times New Roman" w:eastAsiaTheme="minorEastAsia" w:hAnsi="Times New Roman" w:cs="Times New Roman"/>
        </w:rPr>
      </w:r>
      <w:r w:rsidR="002B36E9"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9)</w:t>
      </w:r>
      <w:r w:rsidR="002B36E9" w:rsidRPr="00927A26">
        <w:rPr>
          <w:rFonts w:ascii="Times New Roman" w:eastAsiaTheme="minorEastAsia" w:hAnsi="Times New Roman" w:cs="Times New Roman"/>
        </w:rPr>
        <w:fldChar w:fldCharType="end"/>
      </w:r>
      <w:r w:rsidR="002B36E9"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w:t>
      </w:r>
      <w:r w:rsidR="004D4326">
        <w:rPr>
          <w:rFonts w:ascii="Times New Roman" w:eastAsiaTheme="minorEastAsia" w:hAnsi="Times New Roman" w:cs="Times New Roman"/>
        </w:rPr>
        <w:t xml:space="preserve">Eq. </w:t>
      </w:r>
      <w:r w:rsidR="004D4326">
        <w:rPr>
          <w:rFonts w:ascii="Times New Roman" w:eastAsiaTheme="minorEastAsia" w:hAnsi="Times New Roman" w:cs="Times New Roman"/>
        </w:rPr>
        <w:fldChar w:fldCharType="begin"/>
      </w:r>
      <w:r w:rsidR="004D4326">
        <w:rPr>
          <w:rFonts w:ascii="Times New Roman" w:eastAsiaTheme="minorEastAsia" w:hAnsi="Times New Roman" w:cs="Times New Roman"/>
        </w:rPr>
        <w:instrText xml:space="preserve"> REF equ_A1_2 </w:instrText>
      </w:r>
      <w:r w:rsidR="004D432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sidR="004D4326">
        <w:rPr>
          <w:rFonts w:ascii="Times New Roman" w:eastAsiaTheme="minorEastAsia" w:hAnsi="Times New Roman" w:cs="Times New Roman"/>
        </w:rPr>
        <w:fldChar w:fldCharType="end"/>
      </w:r>
      <w:r w:rsidR="004D4326">
        <w:rPr>
          <w:rFonts w:ascii="Times New Roman" w:eastAsiaTheme="minorEastAsia" w:hAnsi="Times New Roman" w:cs="Times New Roman"/>
        </w:rPr>
        <w:t xml:space="preserve"> as</w:t>
      </w:r>
      <w:r w:rsidR="002B36E9" w:rsidRPr="00927A26">
        <w:rPr>
          <w:rFonts w:ascii="Times New Roman" w:eastAsiaTheme="minorEastAsia" w:hAnsi="Times New Roman" w:cs="Times New Roman"/>
        </w:rPr>
        <w:t>:</w:t>
      </w:r>
    </w:p>
    <w:p w14:paraId="004F59E7" w14:textId="1617E9E1" w:rsidR="004D4326" w:rsidRPr="004D4326" w:rsidRDefault="00CE32CD"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3CF703CE" w14:textId="699B2B11" w:rsidR="002B36E9"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sidR="004D4326">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004D4326">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6646ED2F" w14:textId="7DF8E6B0" w:rsidR="004D4326" w:rsidRPr="004D4326" w:rsidRDefault="00CE32CD" w:rsidP="004D43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1EAE15FA" w14:textId="2A963844" w:rsidR="002B36E9" w:rsidRPr="00927A26"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w:t>
      </w:r>
      <w:r w:rsidR="0023292A" w:rsidRPr="00927A26">
        <w:rPr>
          <w:rFonts w:ascii="Times New Roman" w:eastAsiaTheme="minorEastAsia" w:hAnsi="Times New Roman" w:cs="Times New Roman"/>
        </w:rPr>
        <w:t xml:space="preserve">.  </w:t>
      </w:r>
      <w:hyperlink w:anchor="Figure_3_5" w:history="1">
        <w:r w:rsidRPr="00306929">
          <w:rPr>
            <w:rStyle w:val="Hyperlink"/>
            <w:rFonts w:ascii="Times New Roman" w:eastAsiaTheme="minorEastAsia" w:hAnsi="Times New Roman" w:cs="Times New Roman"/>
          </w:rPr>
          <w:t>Figure 3.</w:t>
        </w:r>
        <w:r w:rsidR="00306929" w:rsidRPr="00306929">
          <w:rPr>
            <w:rStyle w:val="Hyperlink"/>
            <w:rFonts w:ascii="Times New Roman" w:eastAsiaTheme="minorEastAsia" w:hAnsi="Times New Roman" w:cs="Times New Roman"/>
          </w:rPr>
          <w:t>5</w:t>
        </w:r>
      </w:hyperlink>
      <w:r w:rsidRPr="00927A26">
        <w:rPr>
          <w:rFonts w:ascii="Times New Roman" w:eastAsiaTheme="minorEastAsia" w:hAnsi="Times New Roman" w:cs="Times New Roman"/>
        </w:rPr>
        <w:t xml:space="preserve"> shows the schematic of the general problem—the optical axis pivots about the origin </w:t>
      </w:r>
      <w:r w:rsidR="002F0413"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sidR="00306929">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en</w:t>
      </w:r>
      <w:r w:rsidR="002F0413" w:rsidRPr="00927A26">
        <w:rPr>
          <w:rFonts w:ascii="Times New Roman" w:eastAsiaTheme="minorEastAsia" w:hAnsi="Times New Roman" w:cs="Times New Roman"/>
        </w:rPr>
        <w:t>,</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sidR="00306929">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306929">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66480F48" w14:textId="3573A37D" w:rsidR="00640F31" w:rsidRDefault="00306929" w:rsidP="00306929">
      <w:pPr>
        <w:pStyle w:val="MTDisplayEquation"/>
        <w:tabs>
          <w:tab w:val="clear" w:pos="4680"/>
          <w:tab w:val="clear" w:pos="9360"/>
        </w:tabs>
        <w:spacing w:line="480" w:lineRule="auto"/>
        <w:ind w:firstLine="576"/>
        <w:jc w:val="both"/>
        <w:rPr>
          <w:rFonts w:ascii="Times New Roman" w:eastAsiaTheme="minorEastAsia" w:hAnsi="Times New Roman" w:cs="Times New Roman"/>
        </w:rPr>
      </w:pPr>
      <w:r>
        <w:rPr>
          <w:rFonts w:ascii="Times New Roman" w:hAnsi="Times New Roman" w:cs="Times New Roman"/>
        </w:rPr>
        <w:t>Since</w:t>
      </w:r>
      <w:r w:rsidR="00640F31" w:rsidRPr="00927A26">
        <w:rPr>
          <w:rFonts w:ascii="Times New Roman" w:hAnsi="Times New Roman" w:cs="Times New Roman"/>
        </w:rPr>
        <w:t xml:space="preserve"> the output direction </w:t>
      </w:r>
      <w:r w:rsidR="002F0413" w:rsidRPr="00927A26">
        <w:rPr>
          <w:rFonts w:ascii="Times New Roman" w:hAnsi="Times New Roman" w:cs="Times New Roman"/>
        </w:rPr>
        <w:t>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00640F31" w:rsidRPr="00927A26">
        <w:rPr>
          <w:rFonts w:ascii="Times New Roman" w:eastAsiaTheme="minorEastAsia" w:hAnsi="Times New Roman" w:cs="Times New Roman"/>
        </w:rPr>
        <w:t xml:space="preserve">, the input direction </w:t>
      </w:r>
      <w:r w:rsidR="002F0413" w:rsidRPr="00927A26">
        <w:rPr>
          <w:rFonts w:ascii="Times New Roman" w:eastAsiaTheme="minorEastAsia" w:hAnsi="Times New Roman" w:cs="Times New Roman"/>
        </w:rPr>
        <w:t>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640F31"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00640F31" w:rsidRPr="00927A26">
        <w:rPr>
          <w:rFonts w:ascii="Times New Roman" w:eastAsiaTheme="minorEastAsia" w:hAnsi="Times New Roman" w:cs="Times New Roman"/>
        </w:rPr>
        <w:t>lie on the same plane</w:t>
      </w:r>
      <w:r w:rsidR="00216F16">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sidR="00216F16">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sidR="00216F16">
        <w:rPr>
          <w:rFonts w:ascii="Times New Roman" w:eastAsiaTheme="minorEastAsia" w:hAnsi="Times New Roman" w:cs="Times New Roman"/>
          <w:b/>
        </w:rPr>
        <w:t xml:space="preserve"> </w:t>
      </w:r>
      <w:r w:rsidR="00216F16"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sidR="00216F16">
        <w:rPr>
          <w:rFonts w:ascii="Times New Roman" w:eastAsiaTheme="minorEastAsia" w:hAnsi="Times New Roman" w:cs="Times New Roman"/>
        </w:rPr>
        <w:t>:</w:t>
      </w:r>
    </w:p>
    <w:p w14:paraId="3053D504" w14:textId="7FDAFF69" w:rsidR="00216F16" w:rsidRPr="00216F16" w:rsidRDefault="00CE32CD"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189" w:name="equ_A1_5"/>
              <m:d>
                <m:dPr>
                  <m:ctrlPr>
                    <w:rPr>
                      <w:rFonts w:ascii="Cambria Math" w:hAnsi="Cambria Math"/>
                      <w:i/>
                    </w:rPr>
                  </m:ctrlPr>
                </m:dPr>
                <m:e>
                  <m:r>
                    <w:rPr>
                      <w:rFonts w:ascii="Cambria Math" w:hAnsi="Cambria Math"/>
                    </w:rPr>
                    <m:t>A1.5</m:t>
                  </m:r>
                </m:e>
              </m:d>
              <w:bookmarkEnd w:id="189"/>
              <m:ctrlPr>
                <w:rPr>
                  <w:rFonts w:ascii="Cambria Math" w:hAnsi="Cambria Math" w:cs="Times New Roman"/>
                  <w:i/>
                </w:rPr>
              </m:ctrlPr>
            </m:e>
          </m:eqArr>
        </m:oMath>
      </m:oMathPara>
    </w:p>
    <w:p w14:paraId="50FB555D" w14:textId="3A77CDF9" w:rsidR="00640F31" w:rsidRDefault="00640F31" w:rsidP="00216F16">
      <w:pPr>
        <w:pStyle w:val="MTDisplayEquation"/>
        <w:tabs>
          <w:tab w:val="clear" w:pos="4680"/>
          <w:tab w:val="clear" w:pos="9360"/>
        </w:tabs>
        <w:spacing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CC4E28"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sidR="00216F16">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w:t>
      </w:r>
      <w:r w:rsidR="00CC4E28" w:rsidRPr="00927A26">
        <w:rPr>
          <w:rFonts w:ascii="Times New Roman" w:hAnsi="Times New Roman" w:cs="Times New Roman"/>
        </w:rPr>
        <w:t>Eq</w:t>
      </w:r>
      <w:r w:rsidR="00216F16">
        <w:rPr>
          <w:rFonts w:ascii="Times New Roman" w:hAnsi="Times New Roman" w:cs="Times New Roman"/>
        </w:rPr>
        <w:t xml:space="preserve">. </w:t>
      </w:r>
      <w:r w:rsidR="00216F16">
        <w:rPr>
          <w:rFonts w:ascii="Times New Roman" w:hAnsi="Times New Roman" w:cs="Times New Roman"/>
        </w:rPr>
        <w:fldChar w:fldCharType="begin"/>
      </w:r>
      <w:r w:rsidR="00216F16">
        <w:rPr>
          <w:rFonts w:ascii="Times New Roman" w:hAnsi="Times New Roman" w:cs="Times New Roman"/>
        </w:rPr>
        <w:instrText xml:space="preserve"> REF equ_A1_1 </w:instrText>
      </w:r>
      <w:r w:rsidR="00216F16">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216F16">
        <w:rPr>
          <w:rFonts w:ascii="Times New Roman" w:hAnsi="Times New Roman" w:cs="Times New Roman"/>
        </w:rPr>
        <w:fldChar w:fldCharType="end"/>
      </w:r>
      <w:r w:rsidR="00216F16">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w:t>
      </w:r>
      <w:r w:rsidR="00A47F50" w:rsidRPr="00927A26">
        <w:rPr>
          <w:rFonts w:ascii="Times New Roman" w:eastAsiaTheme="minorEastAsia" w:hAnsi="Times New Roman" w:cs="Times New Roman"/>
        </w:rPr>
        <w:t>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sidR="00216F16">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Multiplying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216F16">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sidR="00216F16">
        <w:rPr>
          <w:rFonts w:ascii="Times New Roman" w:eastAsiaTheme="minorEastAsia" w:hAnsi="Times New Roman" w:cs="Times New Roman"/>
        </w:rPr>
        <w:t>, we obtain</w:t>
      </w:r>
      <w:r w:rsidRPr="00927A26">
        <w:rPr>
          <w:rFonts w:ascii="Times New Roman" w:hAnsi="Times New Roman" w:cs="Times New Roman"/>
        </w:rPr>
        <w:t>:</w:t>
      </w:r>
    </w:p>
    <w:p w14:paraId="5F4807E0" w14:textId="13621DBF" w:rsidR="00216F16" w:rsidRPr="00216F16" w:rsidRDefault="00CE32CD"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98F9DC7" w14:textId="68BE8B0F" w:rsidR="00640F31"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lastRenderedPageBreak/>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sidR="00216F16">
        <w:rPr>
          <w:rFonts w:ascii="Times New Roman" w:eastAsiaTheme="minorEastAsia" w:hAnsi="Times New Roman" w:cs="Times New Roman"/>
        </w:rPr>
        <w:t xml:space="preserve"> yields</w:t>
      </w:r>
    </w:p>
    <w:p w14:paraId="70E9B01D" w14:textId="71AD7B14" w:rsidR="00216F16" w:rsidRPr="00216F16" w:rsidRDefault="00CE32CD" w:rsidP="00216F1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190"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190"/>
            </m:e>
          </m:eqArr>
        </m:oMath>
      </m:oMathPara>
    </w:p>
    <w:p w14:paraId="4E97C6F4" w14:textId="15FD32F3" w:rsidR="00D7797D"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Comparing </w:t>
      </w:r>
      <w:r w:rsidR="00CC4E28" w:rsidRPr="00927A26">
        <w:rPr>
          <w:rFonts w:ascii="Times New Roman" w:hAnsi="Times New Roman" w:cs="Times New Roman"/>
        </w:rPr>
        <w:t>Eqs.</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1 </w:instrText>
      </w:r>
      <w:r w:rsidR="00D7797D">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D7797D">
        <w:rPr>
          <w:rFonts w:ascii="Times New Roman" w:hAnsi="Times New Roman" w:cs="Times New Roman"/>
        </w:rPr>
        <w:fldChar w:fldCharType="end"/>
      </w:r>
      <w:r w:rsidRPr="00927A26">
        <w:rPr>
          <w:rFonts w:ascii="Times New Roman" w:hAnsi="Times New Roman" w:cs="Times New Roman"/>
        </w:rPr>
        <w:t xml:space="preserve"> and</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7 </w:instrText>
      </w:r>
      <w:r w:rsidR="00D7797D">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hAnsi="Times New Roman" w:cs="Times New Roman"/>
        </w:rPr>
        <w:fldChar w:fldCharType="end"/>
      </w:r>
      <w:r w:rsidR="00D7797D">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5B209B69" w14:textId="310A9EEE" w:rsidR="00640F31" w:rsidRPr="00927A26" w:rsidRDefault="00CE32CD"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A550613" w14:textId="162C461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sidR="00D7797D">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23FB9ABF" w14:textId="77777777" w:rsidTr="009C1F5A">
        <w:tc>
          <w:tcPr>
            <w:tcW w:w="7910" w:type="dxa"/>
            <w:shd w:val="clear" w:color="auto" w:fill="auto"/>
            <w:vAlign w:val="center"/>
          </w:tcPr>
          <w:p w14:paraId="1AD6CA57" w14:textId="77777777" w:rsidR="00640F31" w:rsidRPr="00927A26" w:rsidRDefault="00CE32CD" w:rsidP="00927A26">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3D1D315D" w14:textId="77777777" w:rsidR="00640F31" w:rsidRPr="00927A26" w:rsidRDefault="00640F31" w:rsidP="00927A26">
            <w:pPr>
              <w:pStyle w:val="EquationNumberStyle"/>
              <w:spacing w:line="480" w:lineRule="auto"/>
              <w:rPr>
                <w:rFonts w:ascii="Times New Roman" w:hAnsi="Times New Roman" w:cs="Times New Roman"/>
              </w:rPr>
            </w:pPr>
          </w:p>
        </w:tc>
      </w:tr>
    </w:tbl>
    <w:p w14:paraId="066C62B0" w14:textId="77777777"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4AE2EC9E" w14:textId="77777777" w:rsidTr="009C1F5A">
        <w:tc>
          <w:tcPr>
            <w:tcW w:w="7910" w:type="dxa"/>
            <w:shd w:val="clear" w:color="auto" w:fill="auto"/>
            <w:vAlign w:val="center"/>
          </w:tcPr>
          <w:p w14:paraId="0712B07D" w14:textId="77777777" w:rsidR="00640F31" w:rsidRPr="00927A26" w:rsidRDefault="00CE32CD"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730967E0" w14:textId="77777777" w:rsidR="00640F31" w:rsidRPr="00927A26" w:rsidRDefault="00640F31" w:rsidP="00927A26">
            <w:pPr>
              <w:pStyle w:val="EquationNumberStyle"/>
              <w:spacing w:line="480" w:lineRule="auto"/>
              <w:rPr>
                <w:rFonts w:ascii="Times New Roman" w:hAnsi="Times New Roman" w:cs="Times New Roman"/>
              </w:rPr>
            </w:pPr>
          </w:p>
        </w:tc>
      </w:tr>
    </w:tbl>
    <w:p w14:paraId="7E9C4721" w14:textId="6AE7FB2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0023292A" w:rsidRPr="00927A26">
        <w:rPr>
          <w:rFonts w:ascii="Times New Roman" w:eastAsiaTheme="minorEastAsia" w:hAnsi="Times New Roman" w:cs="Times New Roman"/>
        </w:rPr>
        <w:t xml:space="preserve">.  </w:t>
      </w:r>
    </w:p>
    <w:p w14:paraId="4C61C61B" w14:textId="3D358792" w:rsidR="00640F31" w:rsidRPr="00927A26" w:rsidRDefault="00640F31" w:rsidP="00D7797D">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Rewriting</w:t>
      </w:r>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D7797D">
        <w:rPr>
          <w:rFonts w:ascii="Times New Roman" w:eastAsiaTheme="minorEastAsia" w:hAnsi="Times New Roman" w:cs="Times New Roman"/>
        </w:rPr>
        <w:t xml:space="preserve"> </w:t>
      </w:r>
      <w:r w:rsidR="00D7797D">
        <w:rPr>
          <w:rFonts w:ascii="Times New Roman" w:eastAsiaTheme="minorEastAsia" w:hAnsi="Times New Roman" w:cs="Times New Roman"/>
        </w:rPr>
        <w:fldChar w:fldCharType="begin"/>
      </w:r>
      <w:r w:rsidR="00D7797D">
        <w:rPr>
          <w:rFonts w:ascii="Times New Roman" w:eastAsiaTheme="minorEastAsia" w:hAnsi="Times New Roman" w:cs="Times New Roman"/>
        </w:rPr>
        <w:instrText xml:space="preserve"> REF equ_A1_7 </w:instrText>
      </w:r>
      <w:r w:rsidR="00D7797D">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26"/>
        <w:gridCol w:w="605"/>
      </w:tblGrid>
      <w:tr w:rsidR="00640F31" w:rsidRPr="00927A26" w14:paraId="504D5178" w14:textId="77777777" w:rsidTr="009C1F5A">
        <w:tc>
          <w:tcPr>
            <w:tcW w:w="8631" w:type="dxa"/>
            <w:shd w:val="clear" w:color="auto" w:fill="auto"/>
            <w:vAlign w:val="center"/>
          </w:tcPr>
          <w:p w14:paraId="5DF9E33B" w14:textId="77777777" w:rsidR="00640F31" w:rsidRPr="00927A26" w:rsidRDefault="00CE32CD"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568F3E13" w14:textId="77777777" w:rsidR="00640F31" w:rsidRPr="00927A26" w:rsidRDefault="00640F31" w:rsidP="00927A26">
            <w:pPr>
              <w:pStyle w:val="EquationNumberStyle"/>
              <w:spacing w:line="480" w:lineRule="auto"/>
              <w:rPr>
                <w:rFonts w:ascii="Times New Roman" w:hAnsi="Times New Roman" w:cs="Times New Roman"/>
              </w:rPr>
            </w:pPr>
          </w:p>
        </w:tc>
      </w:tr>
    </w:tbl>
    <w:p w14:paraId="413B3805" w14:textId="14377C1A" w:rsidR="00640F31" w:rsidRDefault="00640F31" w:rsidP="00927A26">
      <w:pPr>
        <w:pStyle w:val="MTDisplayEquation"/>
        <w:spacing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2FA0AF90" w14:textId="2B13A5F1" w:rsidR="00D7797D" w:rsidRPr="00D7797D" w:rsidRDefault="00CE32CD" w:rsidP="00D7797D">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1B291E1F" w14:textId="4547B18C" w:rsidR="0096747C" w:rsidRDefault="0096747C" w:rsidP="00D7797D">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6A732E0F" w14:textId="69451138" w:rsidR="00D7797D" w:rsidRPr="00D7797D" w:rsidRDefault="00CE32CD"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0DC267D7" w14:textId="77777777" w:rsidR="0096747C" w:rsidRPr="00927A26" w:rsidRDefault="0096747C"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18F37720" w14:textId="77777777" w:rsidR="002B36E9" w:rsidRPr="00927A26" w:rsidRDefault="002B36E9" w:rsidP="00927A26">
      <w:pPr>
        <w:spacing w:line="480" w:lineRule="auto"/>
        <w:jc w:val="both"/>
        <w:rPr>
          <w:rFonts w:ascii="Times New Roman" w:eastAsiaTheme="minorEastAsia" w:hAnsi="Times New Roman" w:cs="Times New Roman"/>
        </w:rPr>
      </w:pPr>
    </w:p>
    <w:p w14:paraId="442AF7AD" w14:textId="139F84DA" w:rsidR="009C1F5A" w:rsidRPr="00196C55" w:rsidRDefault="00BA6F56" w:rsidP="00927A26">
      <w:pPr>
        <w:pStyle w:val="Heading3"/>
        <w:spacing w:line="480" w:lineRule="auto"/>
        <w:rPr>
          <w:rFonts w:ascii="Times New Roman" w:eastAsiaTheme="minorEastAsia" w:hAnsi="Times New Roman" w:cs="Times New Roman"/>
          <w:b/>
          <w:color w:val="auto"/>
        </w:rPr>
      </w:pPr>
      <w:bookmarkStart w:id="191" w:name="_Appendix_A.2_The"/>
      <w:bookmarkEnd w:id="191"/>
      <w:r>
        <w:rPr>
          <w:rFonts w:ascii="Times New Roman" w:eastAsiaTheme="minorEastAsia" w:hAnsi="Times New Roman" w:cs="Times New Roman"/>
          <w:b/>
          <w:color w:val="auto"/>
        </w:rPr>
        <w:t>Appendix</w:t>
      </w:r>
      <w:r w:rsidR="00DF4F31" w:rsidRPr="00196C55">
        <w:rPr>
          <w:rFonts w:ascii="Times New Roman" w:eastAsiaTheme="minorEastAsia" w:hAnsi="Times New Roman" w:cs="Times New Roman"/>
          <w:b/>
          <w:color w:val="auto"/>
        </w:rPr>
        <w:t xml:space="preserve"> </w:t>
      </w:r>
      <w:r>
        <w:rPr>
          <w:rFonts w:ascii="Times New Roman" w:eastAsiaTheme="minorEastAsia" w:hAnsi="Times New Roman" w:cs="Times New Roman"/>
          <w:b/>
          <w:color w:val="auto"/>
        </w:rPr>
        <w:t>A.2</w:t>
      </w:r>
      <w:r w:rsidR="007B36DC" w:rsidRPr="00196C55">
        <w:rPr>
          <w:rFonts w:ascii="Times New Roman" w:eastAsiaTheme="minorEastAsia" w:hAnsi="Times New Roman" w:cs="Times New Roman"/>
          <w:b/>
          <w:color w:val="auto"/>
        </w:rPr>
        <w:t xml:space="preserve"> The direction cosine, originating from exit pupil, has unit </w:t>
      </w:r>
      <m:oMath>
        <m:sSup>
          <m:sSupPr>
            <m:ctrlPr>
              <w:rPr>
                <w:rFonts w:ascii="Cambria Math" w:eastAsiaTheme="minorEastAsia" w:hAnsi="Cambria Math" w:cs="Times New Roman"/>
                <w:b/>
                <w:i/>
                <w:color w:val="auto"/>
              </w:rPr>
            </m:ctrlPr>
          </m:sSupPr>
          <m:e>
            <m:r>
              <m:rPr>
                <m:scr m:val="script"/>
                <m:sty m:val="bi"/>
              </m:rPr>
              <w:rPr>
                <w:rFonts w:ascii="Cambria Math" w:eastAsiaTheme="minorEastAsia" w:hAnsi="Cambria Math" w:cs="Times New Roman"/>
                <w:color w:val="auto"/>
              </w:rPr>
              <m:t>l</m:t>
            </m:r>
          </m:e>
          <m:sup>
            <m:r>
              <m:rPr>
                <m:sty m:val="bi"/>
              </m:rPr>
              <w:rPr>
                <w:rFonts w:ascii="Cambria Math" w:eastAsiaTheme="minorEastAsia" w:hAnsi="Cambria Math" w:cs="Times New Roman"/>
                <w:color w:val="auto"/>
              </w:rPr>
              <m:t>2</m:t>
            </m:r>
          </m:sup>
        </m:sSup>
      </m:oMath>
      <w:r w:rsidR="007B36DC" w:rsidRPr="00196C55">
        <w:rPr>
          <w:rFonts w:ascii="Times New Roman" w:eastAsiaTheme="minorEastAsia" w:hAnsi="Times New Roman" w:cs="Times New Roman"/>
          <w:b/>
          <w:color w:val="auto"/>
        </w:rPr>
        <w:t>-Norm</w:t>
      </w:r>
      <w:r w:rsidR="00DF4F31" w:rsidRPr="00196C55">
        <w:rPr>
          <w:rFonts w:ascii="Times New Roman" w:eastAsiaTheme="minorEastAsia" w:hAnsi="Times New Roman" w:cs="Times New Roman"/>
          <w:b/>
          <w:color w:val="auto"/>
        </w:rPr>
        <w:t xml:space="preserve"> </w:t>
      </w:r>
    </w:p>
    <w:p w14:paraId="7027DC3F" w14:textId="7903A4DC" w:rsidR="00DF4F31" w:rsidRPr="00927A26"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lastRenderedPageBreak/>
        <w:t>Proof</w:t>
      </w:r>
      <w:r w:rsidR="0023292A" w:rsidRPr="00927A26">
        <w:rPr>
          <w:rFonts w:ascii="Times New Roman" w:eastAsiaTheme="minorEastAsia" w:hAnsi="Times New Roman" w:cs="Times New Roman"/>
        </w:rPr>
        <w:t xml:space="preserve">.  </w:t>
      </w:r>
    </w:p>
    <w:p w14:paraId="75ED2451" w14:textId="0CF1664E" w:rsidR="004E618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CE32CD"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CE32CD"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CE32CD"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CB66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CE32CD"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192"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192"/>
            </m:e>
          </m:eqArr>
        </m:oMath>
      </m:oMathPara>
    </w:p>
    <w:p w14:paraId="7B35CC4F" w14:textId="63EC2EB0" w:rsidR="00DF4F31"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CE32CD"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B34D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CE32CD"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193"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193"/>
            </m:e>
          </m:eqArr>
        </m:oMath>
      </m:oMathPara>
    </w:p>
    <w:p w14:paraId="1DCDA954" w14:textId="45194BF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Now, </w:t>
      </w:r>
    </w:p>
    <w:p w14:paraId="5F170EEB" w14:textId="77777777" w:rsidR="002703E6" w:rsidRPr="002703E6" w:rsidRDefault="00CE32CD"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CE32CD"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17E3E42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E5FF19E" w:rsidR="002703E6" w:rsidRPr="002703E6" w:rsidRDefault="00CE32CD"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70A572F4" w14:textId="662832EE" w:rsidR="00DF4F31" w:rsidRDefault="002703E6" w:rsidP="002703E6">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Pr>
          <w:rFonts w:ascii="Times New Roman" w:eastAsiaTheme="minorEastAsia" w:hAnsi="Times New Roman" w:cs="Times New Roman"/>
        </w:rPr>
        <w:t>obtain</w:t>
      </w:r>
    </w:p>
    <w:p w14:paraId="2BD00560" w14:textId="29FE331F" w:rsidR="002703E6" w:rsidRDefault="002703E6" w:rsidP="002703E6">
      <w:pPr>
        <w:spacing w:line="480" w:lineRule="auto"/>
        <w:ind w:firstLine="576"/>
        <w:jc w:val="both"/>
        <w:rPr>
          <w:rFonts w:ascii="Times New Roman" w:eastAsiaTheme="minorEastAsia" w:hAnsi="Times New Roman" w:cs="Times New Roman"/>
        </w:rPr>
      </w:pPr>
    </w:p>
    <w:p w14:paraId="17FBF8B1" w14:textId="7B261759" w:rsidR="002703E6" w:rsidRPr="002703E6" w:rsidRDefault="00CE32CD"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amp;=1</m:t>
                  </m:r>
                </m:e>
              </m:eqAr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962D23">
      <w:pPr>
        <w:tabs>
          <w:tab w:val="right" w:pos="8640"/>
        </w:tabs>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3FEC7121" w14:textId="41CB46B6" w:rsidR="002F7EFD" w:rsidRPr="00927A26" w:rsidRDefault="002F7EFD" w:rsidP="002F7EFD">
      <w:pPr>
        <w:pStyle w:val="Heading1"/>
        <w:spacing w:line="480" w:lineRule="auto"/>
        <w:ind w:left="720" w:hanging="720"/>
        <w:jc w:val="center"/>
        <w:rPr>
          <w:rFonts w:ascii="Times New Roman" w:hAnsi="Times New Roman" w:cs="Times New Roman"/>
          <w:color w:val="auto"/>
        </w:rPr>
      </w:pPr>
      <w:r w:rsidRPr="00927A26">
        <w:rPr>
          <w:rFonts w:ascii="Times New Roman" w:hAnsi="Times New Roman" w:cs="Times New Roman"/>
          <w:color w:val="auto"/>
        </w:rPr>
        <w:lastRenderedPageBreak/>
        <w:t>A</w:t>
      </w:r>
      <w:r>
        <w:rPr>
          <w:rFonts w:ascii="Times New Roman" w:hAnsi="Times New Roman" w:cs="Times New Roman"/>
          <w:color w:val="auto"/>
        </w:rPr>
        <w:t>PPENDIX</w:t>
      </w:r>
      <w:r w:rsidRPr="00927A26">
        <w:rPr>
          <w:rFonts w:ascii="Times New Roman" w:hAnsi="Times New Roman" w:cs="Times New Roman"/>
          <w:color w:val="auto"/>
        </w:rPr>
        <w:fldChar w:fldCharType="begin"/>
      </w:r>
      <w:r w:rsidRPr="00927A26">
        <w:rPr>
          <w:rFonts w:ascii="Times New Roman" w:hAnsi="Times New Roman" w:cs="Times New Roman"/>
          <w:color w:val="auto"/>
        </w:rPr>
        <w:instrText xml:space="preserve"> MACROBUTTON RemoveChapterIncreaseMark \* MERGEFORMAT </w:instrText>
      </w:r>
      <w:r w:rsidRPr="00927A26">
        <w:rPr>
          <w:rFonts w:ascii="Times New Roman" w:hAnsi="Times New Roman" w:cs="Times New Roman"/>
          <w:color w:val="auto"/>
        </w:rPr>
        <w:fldChar w:fldCharType="begin"/>
      </w:r>
      <w:r w:rsidRPr="00927A26">
        <w:rPr>
          <w:rFonts w:ascii="Times New Roman" w:hAnsi="Times New Roman" w:cs="Times New Roman"/>
          <w:color w:val="auto"/>
        </w:rPr>
        <w:instrText xml:space="preserve"> SEQ EqnChapter \n \h \* MERGEFORMAT </w:instrText>
      </w:r>
      <w:r w:rsidRPr="00927A26">
        <w:rPr>
          <w:rFonts w:ascii="Times New Roman" w:hAnsi="Times New Roman" w:cs="Times New Roman"/>
          <w:color w:val="auto"/>
        </w:rPr>
        <w:fldChar w:fldCharType="end"/>
      </w:r>
      <w:r w:rsidRPr="00927A26">
        <w:rPr>
          <w:rFonts w:ascii="Times New Roman" w:hAnsi="Times New Roman" w:cs="Times New Roman"/>
          <w:color w:val="auto"/>
        </w:rPr>
        <w:fldChar w:fldCharType="begin"/>
      </w:r>
      <w:r w:rsidRPr="00927A26">
        <w:rPr>
          <w:rFonts w:ascii="Times New Roman" w:hAnsi="Times New Roman" w:cs="Times New Roman"/>
          <w:color w:val="auto"/>
        </w:rPr>
        <w:instrText xml:space="preserve"> SEQ EquationNumber \r0 \h \* MERGEFORMAT </w:instrText>
      </w:r>
      <w:r w:rsidRPr="00927A26">
        <w:rPr>
          <w:rFonts w:ascii="Times New Roman" w:hAnsi="Times New Roman" w:cs="Times New Roman"/>
          <w:color w:val="auto"/>
        </w:rPr>
        <w:fldChar w:fldCharType="end"/>
      </w:r>
      <w:r w:rsidRPr="00927A26">
        <w:rPr>
          <w:rFonts w:ascii="Times New Roman" w:hAnsi="Times New Roman" w:cs="Times New Roman"/>
          <w:color w:val="auto"/>
        </w:rPr>
        <w:fldChar w:fldCharType="begin"/>
      </w:r>
      <w:r w:rsidRPr="00927A26">
        <w:rPr>
          <w:rFonts w:ascii="Times New Roman" w:hAnsi="Times New Roman" w:cs="Times New Roman"/>
          <w:color w:val="auto"/>
        </w:rPr>
        <w:instrText xml:space="preserve"> SEQ TheoremNumber \r0 \h \* MERGEFORMAT </w:instrText>
      </w:r>
      <w:r w:rsidRPr="00927A26">
        <w:rPr>
          <w:rFonts w:ascii="Times New Roman" w:hAnsi="Times New Roman" w:cs="Times New Roman"/>
          <w:color w:val="auto"/>
        </w:rPr>
        <w:fldChar w:fldCharType="end"/>
      </w:r>
      <w:r w:rsidRPr="00927A26">
        <w:rPr>
          <w:rFonts w:ascii="Times New Roman" w:hAnsi="Times New Roman" w:cs="Times New Roman"/>
          <w:vanish/>
          <w:color w:val="auto"/>
        </w:rPr>
        <w:sym w:font="Wingdings" w:char="F0F6"/>
      </w:r>
      <w:r w:rsidRPr="00927A26">
        <w:rPr>
          <w:rFonts w:ascii="Times New Roman" w:hAnsi="Times New Roman" w:cs="Times New Roman"/>
          <w:color w:val="auto"/>
        </w:rPr>
        <w:fldChar w:fldCharType="end"/>
      </w:r>
      <w:r>
        <w:rPr>
          <w:rFonts w:ascii="Times New Roman" w:hAnsi="Times New Roman" w:cs="Times New Roman"/>
          <w:color w:val="auto"/>
        </w:rPr>
        <w:t xml:space="preserve"> B</w:t>
      </w:r>
    </w:p>
    <w:p w14:paraId="6CBCC44B" w14:textId="77777777" w:rsidR="002F7EFD" w:rsidRPr="00927A26" w:rsidRDefault="002F7EFD" w:rsidP="002F7EFD">
      <w:pPr>
        <w:spacing w:line="480" w:lineRule="auto"/>
        <w:rPr>
          <w:rFonts w:ascii="Times New Roman" w:hAnsi="Times New Roman" w:cs="Times New Roman"/>
        </w:rPr>
      </w:pPr>
    </w:p>
    <w:p w14:paraId="0B87DB7D" w14:textId="56636586" w:rsidR="009C1F5A" w:rsidRPr="00196C55" w:rsidRDefault="002F7EFD" w:rsidP="00927A26">
      <w:pPr>
        <w:pStyle w:val="Heading3"/>
        <w:spacing w:line="480" w:lineRule="auto"/>
        <w:rPr>
          <w:rFonts w:ascii="Times New Roman" w:eastAsiaTheme="minorEastAsia" w:hAnsi="Times New Roman" w:cs="Times New Roman"/>
          <w:b/>
          <w:color w:val="auto"/>
        </w:rPr>
      </w:pPr>
      <w:bookmarkStart w:id="194" w:name="_Appendix_B.1_Derivation"/>
      <w:bookmarkEnd w:id="194"/>
      <w:r>
        <w:rPr>
          <w:rFonts w:ascii="Times New Roman" w:eastAsiaTheme="minorEastAsia" w:hAnsi="Times New Roman" w:cs="Times New Roman"/>
          <w:b/>
          <w:color w:val="auto"/>
        </w:rPr>
        <w:t xml:space="preserve">Appendix B.1 </w:t>
      </w:r>
      <w:r w:rsidR="009C1F5A" w:rsidRPr="00196C55">
        <w:rPr>
          <w:rFonts w:ascii="Times New Roman" w:eastAsiaTheme="minorEastAsia" w:hAnsi="Times New Roman" w:cs="Times New Roman"/>
          <w:b/>
          <w:color w:val="auto"/>
        </w:rPr>
        <w:t xml:space="preserve">Derivation </w:t>
      </w:r>
      <w:r>
        <w:rPr>
          <w:rFonts w:ascii="Times New Roman" w:eastAsiaTheme="minorEastAsia" w:hAnsi="Times New Roman" w:cs="Times New Roman"/>
          <w:b/>
          <w:color w:val="auto"/>
        </w:rPr>
        <w:t>of</w:t>
      </w:r>
      <w:r w:rsidR="009C1F5A" w:rsidRPr="00196C55">
        <w:rPr>
          <w:rFonts w:ascii="Times New Roman" w:eastAsiaTheme="minorEastAsia" w:hAnsi="Times New Roman" w:cs="Times New Roman"/>
          <w:b/>
          <w:color w:val="auto"/>
        </w:rPr>
        <w:t xml:space="preserve"> Gauss</w:t>
      </w:r>
      <w:r w:rsidR="005C44FD" w:rsidRPr="00196C55">
        <w:rPr>
          <w:rFonts w:ascii="Times New Roman" w:eastAsiaTheme="minorEastAsia" w:hAnsi="Times New Roman" w:cs="Times New Roman"/>
          <w:b/>
          <w:color w:val="auto"/>
        </w:rPr>
        <w:t>ian</w:t>
      </w:r>
      <w:r w:rsidR="009C1F5A" w:rsidRPr="00196C55">
        <w:rPr>
          <w:rFonts w:ascii="Times New Roman" w:eastAsiaTheme="minorEastAsia" w:hAnsi="Times New Roman" w:cs="Times New Roman"/>
          <w:b/>
          <w:color w:val="auto"/>
        </w:rPr>
        <w:t xml:space="preserve"> </w:t>
      </w:r>
      <w:r w:rsidR="003D261D" w:rsidRPr="00196C55">
        <w:rPr>
          <w:rFonts w:ascii="Times New Roman" w:eastAsiaTheme="minorEastAsia" w:hAnsi="Times New Roman" w:cs="Times New Roman"/>
          <w:b/>
          <w:color w:val="auto"/>
        </w:rPr>
        <w:t>imaging</w:t>
      </w:r>
      <w:r w:rsidR="009C1F5A" w:rsidRPr="00196C55">
        <w:rPr>
          <w:rFonts w:ascii="Times New Roman" w:eastAsiaTheme="minorEastAsia" w:hAnsi="Times New Roman" w:cs="Times New Roman"/>
          <w:b/>
          <w:color w:val="auto"/>
        </w:rPr>
        <w:t xml:space="preserve"> </w:t>
      </w:r>
      <w:r w:rsidR="003D261D" w:rsidRPr="00196C55">
        <w:rPr>
          <w:rFonts w:ascii="Times New Roman" w:eastAsiaTheme="minorEastAsia" w:hAnsi="Times New Roman" w:cs="Times New Roman"/>
          <w:b/>
          <w:color w:val="auto"/>
        </w:rPr>
        <w:t>equation</w:t>
      </w:r>
      <w:r w:rsidR="009C1F5A" w:rsidRPr="00196C55">
        <w:rPr>
          <w:rFonts w:ascii="Times New Roman" w:eastAsiaTheme="minorEastAsia" w:hAnsi="Times New Roman" w:cs="Times New Roman"/>
          <w:b/>
          <w:color w:val="auto"/>
        </w:rPr>
        <w:t xml:space="preserve"> </w:t>
      </w:r>
      <w:r w:rsidR="001C03DA" w:rsidRPr="00196C55">
        <w:rPr>
          <w:rFonts w:ascii="Times New Roman" w:eastAsiaTheme="minorEastAsia" w:hAnsi="Times New Roman" w:cs="Times New Roman"/>
          <w:b/>
          <w:color w:val="auto"/>
        </w:rPr>
        <w:t>with</w:t>
      </w:r>
      <w:r w:rsidR="009C1F5A" w:rsidRPr="00196C55">
        <w:rPr>
          <w:rFonts w:ascii="Times New Roman" w:eastAsiaTheme="minorEastAsia" w:hAnsi="Times New Roman" w:cs="Times New Roman"/>
          <w:b/>
          <w:color w:val="auto"/>
        </w:rPr>
        <w:t xml:space="preserve"> pupil magnification</w:t>
      </w:r>
    </w:p>
    <w:p w14:paraId="735D85AB" w14:textId="6BF9B7CB" w:rsidR="003D261D" w:rsidRPr="00927A26" w:rsidRDefault="00163554"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25491B8E" w:rsidR="005C44FD" w:rsidRPr="00927A26" w:rsidRDefault="005C44FD" w:rsidP="00927A26">
      <w:pPr>
        <w:spacing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05009B">
        <w:rPr>
          <w:rFonts w:ascii="Times New Roman" w:eastAsiaTheme="minorEastAsia" w:hAnsi="Times New Roman" w:cs="Times New Roman"/>
        </w:rPr>
        <w:instrText xml:space="preserve"> ADDIN ZOTERO_ITEM CSL_CITATION {"citationID":"2n6itru1ca","properties":{"formattedCitation":"{\\rtf \\uc0\\u160{}[7]}","plainCitation":" [7]"},"citationItems":[{"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05009B" w:rsidRPr="0005009B">
        <w:rPr>
          <w:rFonts w:ascii="Times New Roman" w:hAnsi="Times New Roman" w:cs="Times New Roman"/>
          <w:szCs w:val="24"/>
        </w:rPr>
        <w:t> [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09E3030A" w:rsidR="00784537" w:rsidRDefault="00CE32CD" w:rsidP="00784537">
      <w:pPr>
        <w:spacing w:line="480" w:lineRule="auto"/>
        <w:ind w:firstLine="576"/>
        <w:jc w:val="both"/>
        <w:rPr>
          <w:rFonts w:ascii="Times New Roman" w:eastAsiaTheme="minorEastAsia" w:hAnsi="Times New Roman" w:cs="Times New Roman"/>
        </w:rPr>
      </w:pPr>
      <w:hyperlink w:anchor="Figure_B1_1" w:history="1">
        <w:r w:rsidR="006F2900" w:rsidRPr="007D5900">
          <w:rPr>
            <w:rStyle w:val="Hyperlink"/>
            <w:rFonts w:ascii="Times New Roman" w:eastAsiaTheme="minorEastAsia" w:hAnsi="Times New Roman" w:cs="Times New Roman"/>
          </w:rPr>
          <w:t xml:space="preserve">Figure </w:t>
        </w:r>
        <w:r w:rsidR="00784537" w:rsidRPr="007D5900">
          <w:rPr>
            <w:rStyle w:val="Hyperlink"/>
            <w:rFonts w:ascii="Times New Roman" w:eastAsiaTheme="minorEastAsia" w:hAnsi="Times New Roman" w:cs="Times New Roman"/>
          </w:rPr>
          <w:t>B</w:t>
        </w:r>
        <w:r w:rsidR="007D5900" w:rsidRPr="007D5900">
          <w:rPr>
            <w:rStyle w:val="Hyperlink"/>
            <w:rFonts w:ascii="Times New Roman" w:eastAsiaTheme="minorEastAsia" w:hAnsi="Times New Roman" w:cs="Times New Roman"/>
          </w:rPr>
          <w:t>1</w:t>
        </w:r>
        <w:r w:rsidR="006F2900" w:rsidRPr="007D5900">
          <w:rPr>
            <w:rStyle w:val="Hyperlink"/>
            <w:rFonts w:ascii="Times New Roman" w:eastAsiaTheme="minorEastAsia" w:hAnsi="Times New Roman" w:cs="Times New Roman"/>
          </w:rPr>
          <w:t>.</w:t>
        </w:r>
        <w:r w:rsidR="00784537" w:rsidRPr="007D5900">
          <w:rPr>
            <w:rStyle w:val="Hyperlink"/>
            <w:rFonts w:ascii="Times New Roman" w:eastAsiaTheme="minorEastAsia" w:hAnsi="Times New Roman" w:cs="Times New Roman"/>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rincipal planes to the entrance- and exi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the distances from the entrance- and exit-pupils to the object and image planes.  Since the entrance- and exit-pupil planes are conjugates, like the object and image planes, the Gaussian lens formula holds as follows: </w:t>
      </w:r>
    </w:p>
    <w:p w14:paraId="659B0E5F" w14:textId="3AFF5465" w:rsidR="00784537" w:rsidRPr="00784537" w:rsidRDefault="00CE32CD"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195"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195"/>
            </m:e>
          </m:eqArr>
        </m:oMath>
      </m:oMathPara>
    </w:p>
    <w:p w14:paraId="41B37F3F" w14:textId="77777777" w:rsidR="00784537" w:rsidRPr="00784537" w:rsidRDefault="00784537" w:rsidP="00784537">
      <w:pPr>
        <w:spacing w:line="480" w:lineRule="auto"/>
        <w:jc w:val="both"/>
        <w:rPr>
          <w:rFonts w:ascii="Times New Roman" w:eastAsiaTheme="minorEastAsia" w:hAnsi="Times New Roman" w:cs="Times New Roman"/>
        </w:rPr>
      </w:pPr>
    </w:p>
    <w:p w14:paraId="3BAFABAD" w14:textId="634C0CF1" w:rsidR="00784537" w:rsidRDefault="008D2ED2"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w:t>
      </w:r>
      <w:r w:rsidR="00784537" w:rsidRPr="00927A26">
        <w:rPr>
          <w:rFonts w:ascii="Times New Roman" w:eastAsiaTheme="minorEastAsia" w:hAnsi="Times New Roman" w:cs="Times New Roman"/>
        </w:rPr>
        <w:t>nd</w:t>
      </w:r>
    </w:p>
    <w:p w14:paraId="6559D642" w14:textId="6F42E5B2" w:rsidR="008D2ED2" w:rsidRPr="008D2ED2" w:rsidRDefault="00CE32CD"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196"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196"/>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8D2ED2">
            <w:pPr>
              <w:spacing w:before="120" w:after="0" w:line="480" w:lineRule="auto"/>
              <w:ind w:left="360" w:right="288"/>
              <w:jc w:val="both"/>
              <w:rPr>
                <w:rFonts w:ascii="Times New Roman" w:hAnsi="Times New Roman" w:cs="Times New Roman"/>
              </w:rPr>
            </w:pPr>
            <w:bookmarkStart w:id="197"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197"/>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8D2ED2">
            <w:pPr>
              <w:tabs>
                <w:tab w:val="right" w:pos="9036"/>
              </w:tabs>
              <w:spacing w:after="360" w:line="120" w:lineRule="auto"/>
              <w:ind w:left="360" w:right="360"/>
              <w:jc w:val="both"/>
              <w:rPr>
                <w:rFonts w:ascii="Times New Roman" w:hAnsi="Times New Roman" w:cs="Times New Roman"/>
                <w:u w:val="single"/>
              </w:rPr>
            </w:pPr>
            <w:r w:rsidRPr="00927A26">
              <w:rPr>
                <w:rFonts w:ascii="Times New Roman" w:hAnsi="Times New Roman" w:cs="Times New Roman"/>
                <w:sz w:val="2"/>
                <w:u w:val="single"/>
              </w:rPr>
              <w:t xml:space="preserve">  </w:t>
            </w:r>
            <w:r w:rsidRPr="00927A26">
              <w:rPr>
                <w:rFonts w:ascii="Times New Roman" w:hAnsi="Times New Roman" w:cs="Times New Roman"/>
                <w:color w:val="7F7F7F" w:themeColor="text1" w:themeTint="80"/>
                <w:sz w:val="2"/>
                <w:u w:val="single"/>
              </w:rPr>
              <w:tab/>
            </w:r>
          </w:p>
        </w:tc>
      </w:tr>
    </w:tbl>
    <w:p w14:paraId="7B5E26F1" w14:textId="4A7835DF" w:rsidR="00256BC5" w:rsidRDefault="00256BC5"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CE32CD"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198"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198"/>
            </m:e>
          </m:eqArr>
        </m:oMath>
      </m:oMathPara>
    </w:p>
    <w:p w14:paraId="78B04256" w14:textId="44D5B51B" w:rsidR="001B480D" w:rsidRPr="00927A26" w:rsidRDefault="00B116C8" w:rsidP="008D2ED2">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CE32CD"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199"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199"/>
            </m:e>
          </m:eqArr>
        </m:oMath>
      </m:oMathPara>
    </w:p>
    <w:p w14:paraId="43566E94" w14:textId="65616B5B" w:rsidR="004D5734" w:rsidRDefault="004D5734" w:rsidP="007D5900">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CE32CD"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28090782" w:rsidR="0032555D" w:rsidRDefault="007D5900" w:rsidP="004E27B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3</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CE32CD"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00"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00"/>
            </m:e>
          </m:eqArr>
        </m:oMath>
      </m:oMathPara>
    </w:p>
    <w:p w14:paraId="3123197E" w14:textId="14A6DD5F" w:rsidR="00A178F0" w:rsidRDefault="004E27BD" w:rsidP="00927A2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CE32CD"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CE32CD"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CE32CD"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01" w:name="equ_B1_6"/>
              <m:d>
                <m:dPr>
                  <m:ctrlPr>
                    <w:rPr>
                      <w:rFonts w:ascii="Cambria Math" w:hAnsi="Cambria Math" w:cs="Times New Roman"/>
                      <w:i/>
                    </w:rPr>
                  </m:ctrlPr>
                </m:dPr>
                <m:e>
                  <m:r>
                    <w:rPr>
                      <w:rFonts w:ascii="Cambria Math" w:hAnsi="Cambria Math" w:cs="Times New Roman"/>
                    </w:rPr>
                    <m:t>B1.6</m:t>
                  </m:r>
                </m:e>
              </m:d>
              <w:bookmarkEnd w:id="201"/>
            </m:e>
          </m:eqArr>
        </m:oMath>
      </m:oMathPara>
    </w:p>
    <w:p w14:paraId="7CF0DB8A" w14:textId="77777777" w:rsidR="00420111" w:rsidRPr="00927A26" w:rsidRDefault="00420111" w:rsidP="00927A26">
      <w:pPr>
        <w:spacing w:line="480" w:lineRule="auto"/>
        <w:jc w:val="both"/>
        <w:rPr>
          <w:rFonts w:ascii="Times New Roman" w:hAnsi="Times New Roman" w:cs="Times New Roman"/>
        </w:rPr>
      </w:pPr>
      <w:r w:rsidRPr="00927A26">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CE32CD" w:rsidP="00196C55">
            <w:pPr>
              <w:spacing w:after="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196C55">
            <w:pPr>
              <w:spacing w:after="0" w:line="48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CE32CD" w:rsidP="00196C55">
            <w:pPr>
              <w:spacing w:after="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196C55">
            <w:pPr>
              <w:spacing w:after="0" w:line="48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CE32CD" w:rsidP="00196C55">
            <w:pPr>
              <w:spacing w:after="0"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196C55">
            <w:pPr>
              <w:spacing w:after="0" w:line="48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196C55">
            <w:pPr>
              <w:spacing w:after="0" w:line="48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196C55">
            <w:pPr>
              <w:spacing w:after="0" w:line="48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3DC3CE7F" w:rsidR="009C1F5A" w:rsidRPr="00927A26" w:rsidRDefault="004E27BD" w:rsidP="004E27BD">
      <w:pPr>
        <w:spacing w:line="480" w:lineRule="auto"/>
        <w:ind w:firstLine="576"/>
        <w:jc w:val="both"/>
        <w:rPr>
          <w:rFonts w:ascii="Times New Roman" w:hAnsi="Times New Roman" w:cs="Times New Roman"/>
        </w:rPr>
      </w:pPr>
      <w:r>
        <w:rPr>
          <w:rFonts w:ascii="Times New Roman" w:eastAsiaTheme="minorEastAsia" w:hAnsi="Times New Roman" w:cs="Times New Roman"/>
        </w:rPr>
        <w:lastRenderedPageBreak/>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29803BB2" w:rsidR="004D1EC8" w:rsidRDefault="004D1EC8" w:rsidP="00927A26">
      <w:pPr>
        <w:spacing w:line="480" w:lineRule="auto"/>
        <w:jc w:val="both"/>
        <w:rPr>
          <w:rFonts w:ascii="Times New Roman" w:hAnsi="Times New Roman" w:cs="Times New Roman"/>
        </w:rPr>
      </w:pPr>
      <w:r w:rsidRPr="00927A26">
        <w:rPr>
          <w:rFonts w:ascii="Times New Roman" w:hAnsi="Times New Roman" w:cs="Times New Roman"/>
        </w:rPr>
        <w:tab/>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 and exit-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CE32CD"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367EF" w:rsidRDefault="000367EF" w:rsidP="00927A26">
      <w:pPr>
        <w:pStyle w:val="Heading3"/>
        <w:spacing w:line="480" w:lineRule="auto"/>
        <w:rPr>
          <w:rFonts w:ascii="Times New Roman" w:eastAsiaTheme="minorEastAsia" w:hAnsi="Times New Roman" w:cs="Times New Roman"/>
          <w:b/>
          <w:color w:val="auto"/>
        </w:rPr>
      </w:pPr>
      <w:bookmarkStart w:id="202" w:name="_Appendix_B.2_A"/>
      <w:bookmarkEnd w:id="202"/>
      <w:r>
        <w:rPr>
          <w:rFonts w:ascii="Times New Roman" w:eastAsiaTheme="minorEastAsia" w:hAnsi="Times New Roman" w:cs="Times New Roman"/>
          <w:b/>
          <w:color w:val="auto"/>
        </w:rPr>
        <w:t xml:space="preserve">Appendix B.2 </w:t>
      </w:r>
      <w:r w:rsidR="00035352" w:rsidRPr="000367EF">
        <w:rPr>
          <w:rFonts w:ascii="Times New Roman" w:eastAsiaTheme="minorEastAsia" w:hAnsi="Times New Roman" w:cs="Times New Roman"/>
          <w:b/>
          <w:color w:val="auto"/>
        </w:rPr>
        <w:t xml:space="preserve">A </w:t>
      </w:r>
      <w:r w:rsidR="001E6736" w:rsidRPr="000367EF">
        <w:rPr>
          <w:rFonts w:ascii="Times New Roman" w:eastAsiaTheme="minorEastAsia" w:hAnsi="Times New Roman" w:cs="Times New Roman"/>
          <w:b/>
          <w:color w:val="auto"/>
        </w:rPr>
        <w:t>brief</w:t>
      </w:r>
      <w:r w:rsidR="00035352" w:rsidRPr="000367EF">
        <w:rPr>
          <w:rFonts w:ascii="Times New Roman" w:eastAsiaTheme="minorEastAsia" w:hAnsi="Times New Roman" w:cs="Times New Roman"/>
          <w:b/>
          <w:color w:val="auto"/>
        </w:rPr>
        <w:t xml:space="preserve"> account on</w:t>
      </w:r>
      <w:r w:rsidR="00B87C5B" w:rsidRPr="000367EF">
        <w:rPr>
          <w:rFonts w:ascii="Times New Roman" w:eastAsiaTheme="minorEastAsia" w:hAnsi="Times New Roman" w:cs="Times New Roman"/>
          <w:b/>
          <w:color w:val="auto"/>
        </w:rPr>
        <w:t xml:space="preserve"> the </w:t>
      </w:r>
      <w:r w:rsidR="001C03DA" w:rsidRPr="000367EF">
        <w:rPr>
          <w:rFonts w:ascii="Times New Roman" w:eastAsiaTheme="minorEastAsia" w:hAnsi="Times New Roman" w:cs="Times New Roman"/>
          <w:b/>
          <w:color w:val="auto"/>
        </w:rPr>
        <w:t>significance of pupil magnification</w:t>
      </w:r>
    </w:p>
    <w:p w14:paraId="0EC0AFE9" w14:textId="3C174D27" w:rsidR="00A06A63" w:rsidRPr="00927A26" w:rsidRDefault="000E1146" w:rsidP="00927A26">
      <w:pPr>
        <w:spacing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DC043C">
          <w:rPr>
            <w:rStyle w:val="Hyperlink"/>
            <w:rFonts w:ascii="Times New Roman" w:hAnsi="Times New Roman" w:cs="Times New Roman"/>
          </w:rPr>
          <w:t xml:space="preserve">Figure </w:t>
        </w:r>
        <w:r w:rsidR="00DC043C" w:rsidRPr="00DC043C">
          <w:rPr>
            <w:rStyle w:val="Hyperlink"/>
            <w:rFonts w:ascii="Times New Roman" w:hAnsi="Times New Roman" w:cs="Times New Roman"/>
          </w:rPr>
          <w:t>B2</w:t>
        </w:r>
        <w:r w:rsidR="006C6229" w:rsidRPr="00DC043C">
          <w:rPr>
            <w:rStyle w:val="Hyperlink"/>
            <w:rFonts w:ascii="Times New Roman" w:hAnsi="Times New Roman" w:cs="Times New Roman"/>
          </w:rPr>
          <w:t>.</w:t>
        </w:r>
        <w:r w:rsidR="00DC043C" w:rsidRPr="00DC043C">
          <w:rPr>
            <w:rStyle w:val="Hyperlink"/>
            <w:rFonts w:ascii="Times New Roman" w:hAnsi="Times New Roman" w:cs="Times New Roman"/>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 xml:space="preserve">pupil magnification less </w:t>
      </w:r>
      <w:r w:rsidR="00DA2594" w:rsidRPr="00927A26">
        <w:rPr>
          <w:rFonts w:ascii="Times New Roman" w:hAnsi="Times New Roman" w:cs="Times New Roman"/>
        </w:rPr>
        <w:lastRenderedPageBreak/>
        <w:t>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523A1D">
            <w:pPr>
              <w:spacing w:before="120" w:after="0" w:line="480" w:lineRule="auto"/>
              <w:ind w:left="360" w:right="288"/>
              <w:jc w:val="both"/>
              <w:rPr>
                <w:rFonts w:ascii="Times New Roman" w:hAnsi="Times New Roman" w:cs="Times New Roman"/>
              </w:rPr>
            </w:pPr>
            <w:bookmarkStart w:id="203"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03"/>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523A1D">
            <w:pPr>
              <w:tabs>
                <w:tab w:val="right" w:pos="9036"/>
              </w:tabs>
              <w:spacing w:after="360" w:line="120" w:lineRule="auto"/>
              <w:ind w:left="360" w:right="360"/>
              <w:jc w:val="both"/>
              <w:rPr>
                <w:rFonts w:ascii="Times New Roman" w:hAnsi="Times New Roman" w:cs="Times New Roman"/>
                <w:u w:val="single"/>
              </w:rPr>
            </w:pPr>
            <w:r w:rsidRPr="00927A26">
              <w:rPr>
                <w:rFonts w:ascii="Times New Roman" w:hAnsi="Times New Roman" w:cs="Times New Roman"/>
                <w:sz w:val="2"/>
                <w:u w:val="single"/>
              </w:rPr>
              <w:t xml:space="preserve">  </w:t>
            </w:r>
            <w:r w:rsidRPr="00927A26">
              <w:rPr>
                <w:rFonts w:ascii="Times New Roman" w:hAnsi="Times New Roman" w:cs="Times New Roman"/>
                <w:color w:val="7F7F7F" w:themeColor="text1" w:themeTint="80"/>
                <w:sz w:val="2"/>
                <w:u w:val="single"/>
              </w:rPr>
              <w:tab/>
            </w:r>
          </w:p>
        </w:tc>
      </w:tr>
    </w:tbl>
    <w:p w14:paraId="0D9A3676" w14:textId="3C76079D" w:rsidR="00B05747" w:rsidRDefault="00D97730" w:rsidP="00B05747">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Pr="00927A26">
        <w:rPr>
          <w:rFonts w:ascii="Times New Roman" w:eastAsiaTheme="minorEastAsia" w:hAnsi="Times New Roman" w:cs="Times New Roman"/>
        </w:rPr>
        <w:t xml:space="preserve"> [</w:t>
      </w:r>
      <w:commentRangeStart w:id="204"/>
      <w:r w:rsidRPr="00927A26">
        <w:rPr>
          <w:rFonts w:ascii="Times New Roman" w:eastAsiaTheme="minorEastAsia" w:hAnsi="Times New Roman" w:cs="Times New Roman"/>
          <w:color w:val="767171" w:themeColor="background2" w:themeShade="80"/>
        </w:rPr>
        <w:t>ref</w:t>
      </w:r>
      <w:commentRangeEnd w:id="204"/>
      <w:r w:rsidRPr="00927A26">
        <w:rPr>
          <w:rStyle w:val="CommentReference"/>
          <w:rFonts w:ascii="Times New Roman" w:hAnsi="Times New Roman" w:cs="Times New Roman"/>
        </w:rPr>
        <w:commentReference w:id="204"/>
      </w:r>
      <w:r w:rsidRPr="00927A26">
        <w:rPr>
          <w:rFonts w:ascii="Times New Roman" w:eastAsiaTheme="minorEastAsia" w:hAnsi="Times New Roman" w:cs="Times New Roman"/>
        </w:rPr>
        <w:t>]</w:t>
      </w:r>
    </w:p>
    <w:p w14:paraId="170EF70B" w14:textId="101981B6" w:rsidR="00B05747" w:rsidRPr="00B05747" w:rsidRDefault="00B05747"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m:t>
              </m:r>
              <m:r>
                <w:rPr>
                  <w:rFonts w:ascii="Cambria Math" w:eastAsiaTheme="minorEastAsia" w:hAnsi="Cambria Math" w:cs="Times New Roman"/>
                </w:rPr>
                <m:t>.</m:t>
              </m:r>
              <m:r>
                <w:rPr>
                  <w:rFonts w:ascii="Cambria Math" w:eastAsiaTheme="minorEastAsia" w:hAnsi="Cambria Math" w:cs="Times New Roman"/>
                </w:rPr>
                <m:t xml:space="preserve"> #</m:t>
              </m:r>
              <w:bookmarkStart w:id="205"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05"/>
            </m:e>
          </m:eqArr>
        </m:oMath>
      </m:oMathPara>
    </w:p>
    <w:p w14:paraId="1F73D2FB" w14:textId="7D71B57D" w:rsidR="00035352" w:rsidRPr="00927A26" w:rsidRDefault="00D97730" w:rsidP="00927A26">
      <w:pPr>
        <w:spacing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3DB09F0B" w:rsidR="00F87076" w:rsidRDefault="00F87076" w:rsidP="00927A26">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lastRenderedPageBreak/>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927A26">
        <w:rPr>
          <w:rFonts w:ascii="Times New Roman" w:eastAsiaTheme="minorEastAsia" w:hAnsi="Times New Roman" w:cs="Times New Roman"/>
        </w:rPr>
        <w:t xml:space="preserve"> is the ratio of the exit-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3D795B"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06"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06"/>
              <m:ctrlPr>
                <w:rPr>
                  <w:rFonts w:ascii="Cambria Math" w:hAnsi="Cambria Math" w:cs="Times New Roman"/>
                  <w:i/>
                </w:rPr>
              </m:ctrlPr>
            </m:e>
          </m:eqArr>
        </m:oMath>
      </m:oMathPara>
    </w:p>
    <w:p w14:paraId="4252A4ED" w14:textId="4A79668C"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separate"/>
      </w:r>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3D795B"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07" w:name="equ_B2_3"/>
              <m:d>
                <m:dPr>
                  <m:ctrlPr>
                    <w:rPr>
                      <w:rFonts w:ascii="Cambria Math" w:hAnsi="Cambria Math" w:cs="Times New Roman"/>
                      <w:i/>
                    </w:rPr>
                  </m:ctrlPr>
                </m:dPr>
                <m:e>
                  <m:r>
                    <w:rPr>
                      <w:rFonts w:ascii="Cambria Math" w:hAnsi="Cambria Math" w:cs="Times New Roman"/>
                    </w:rPr>
                    <m:t>B2.3</m:t>
                  </m:r>
                </m:e>
              </m:d>
              <w:bookmarkEnd w:id="207"/>
            </m:e>
          </m:eqArr>
        </m:oMath>
      </m:oMathPara>
    </w:p>
    <w:p w14:paraId="6DE73FFB" w14:textId="485A470A" w:rsidR="00E20260" w:rsidRDefault="00E20260" w:rsidP="003D795B">
      <w:pPr>
        <w:spacing w:line="480" w:lineRule="auto"/>
        <w:ind w:firstLine="576"/>
        <w:jc w:val="both"/>
        <w:rPr>
          <w:rFonts w:ascii="Times New Roman" w:hAnsi="Times New Roman" w:cs="Times New Roman"/>
        </w:rPr>
      </w:pPr>
      <w:r w:rsidRPr="00927A26">
        <w:rPr>
          <w:rFonts w:ascii="Times New Roman" w:hAnsi="Times New Roman" w:cs="Times New Roman"/>
        </w:rPr>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BE415C"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1A9DCF1E" w:rsidR="00E20260"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BE415C"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08" w:name="equ_B2_5"/>
              <m:d>
                <m:dPr>
                  <m:ctrlPr>
                    <w:rPr>
                      <w:rFonts w:ascii="Cambria Math" w:hAnsi="Cambria Math" w:cs="Times New Roman"/>
                      <w:i/>
                    </w:rPr>
                  </m:ctrlPr>
                </m:dPr>
                <m:e>
                  <m:r>
                    <w:rPr>
                      <w:rFonts w:ascii="Cambria Math" w:hAnsi="Cambria Math" w:cs="Times New Roman"/>
                    </w:rPr>
                    <m:t>B2.5</m:t>
                  </m:r>
                </m:e>
              </m:d>
              <w:bookmarkEnd w:id="208"/>
            </m:e>
          </m:eqArr>
        </m:oMath>
      </m:oMathPara>
    </w:p>
    <w:p w14:paraId="161671CE" w14:textId="77777777" w:rsidR="00BE415C"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53E1BCD7" w:rsidR="001A1984" w:rsidRDefault="001A1984"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726E0" w:rsidRPr="00927A26">
        <w:rPr>
          <w:rFonts w:ascii="Times New Roman" w:eastAsiaTheme="minorEastAsia" w:hAnsi="Times New Roman" w:cs="Times New Roman"/>
        </w:rPr>
        <w:t xml:space="preserve"> [</w:t>
      </w:r>
      <w:commentRangeStart w:id="209"/>
      <w:r w:rsidR="004726E0" w:rsidRPr="00927A26">
        <w:rPr>
          <w:rFonts w:ascii="Times New Roman" w:eastAsiaTheme="minorEastAsia" w:hAnsi="Times New Roman" w:cs="Times New Roman"/>
          <w:color w:val="767171" w:themeColor="background2" w:themeShade="80"/>
        </w:rPr>
        <w:t>ref</w:t>
      </w:r>
      <w:commentRangeEnd w:id="209"/>
      <w:r w:rsidR="004726E0" w:rsidRPr="00927A26">
        <w:rPr>
          <w:rStyle w:val="CommentReference"/>
          <w:rFonts w:ascii="Times New Roman" w:hAnsi="Times New Roman" w:cs="Times New Roman"/>
        </w:rPr>
        <w:commentReference w:id="209"/>
      </w:r>
      <w:r w:rsidR="004726E0" w:rsidRPr="00927A26">
        <w:rPr>
          <w:rFonts w:ascii="Times New Roman" w:eastAsiaTheme="minorEastAsia" w:hAnsi="Times New Roman" w:cs="Times New Roman"/>
        </w:rPr>
        <w:t>]</w:t>
      </w:r>
    </w:p>
    <w:p w14:paraId="623528BA" w14:textId="40A0742B" w:rsidR="00BE415C" w:rsidRPr="00BE415C" w:rsidRDefault="00BE415C"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10"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10"/>
              <m:ctrlPr>
                <w:rPr>
                  <w:rFonts w:ascii="Cambria Math" w:hAnsi="Cambria Math" w:cs="Times New Roman"/>
                  <w:i/>
                </w:rPr>
              </m:ctrlPr>
            </m:e>
          </m:eqArr>
        </m:oMath>
      </m:oMathPara>
    </w:p>
    <w:p w14:paraId="484B9728" w14:textId="77777777" w:rsidR="00BE415C" w:rsidRDefault="004726E0"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 xml:space="preserve">This increase in the image </w:t>
      </w:r>
      <w:r w:rsidR="00055596" w:rsidRPr="00927A26">
        <w:rPr>
          <w:rFonts w:ascii="Times New Roman" w:hAnsi="Times New Roman" w:cs="Times New Roman"/>
        </w:rPr>
        <w:lastRenderedPageBreak/>
        <w:t>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44DFCF36" w:rsidR="006E205D" w:rsidRDefault="009E011A"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BE415C"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11"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11"/>
            </m:e>
          </m:eqArr>
        </m:oMath>
      </m:oMathPara>
    </w:p>
    <w:p w14:paraId="2FCDEF50" w14:textId="7DCE6391" w:rsidR="001568C8" w:rsidRDefault="005B2FB4"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7E436C"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3A58E3BC" w:rsidR="0091558A" w:rsidRDefault="0091558A" w:rsidP="007E436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m:t>
            </m:r>
            <m:r>
              <w:rPr>
                <w:rFonts w:ascii="Cambria Math" w:eastAsiaTheme="minorEastAsia" w:hAnsi="Cambria Math" w:cs="Times New Roman"/>
              </w:rPr>
              <m:t>.</m:t>
            </m:r>
            <m:r>
              <w:rPr>
                <w:rFonts w:ascii="Cambria Math" w:eastAsiaTheme="minorEastAsia" w:hAnsi="Cambria Math" w:cs="Times New Roman"/>
              </w:rPr>
              <m:t>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commentRangeStart w:id="212"/>
      <w:r w:rsidR="007E436C">
        <w:rPr>
          <w:rFonts w:ascii="Times New Roman" w:eastAsiaTheme="minorEastAsia" w:hAnsi="Times New Roman" w:cs="Times New Roman"/>
        </w:rPr>
        <w:t>obtain</w:t>
      </w:r>
      <w:commentRangeEnd w:id="212"/>
      <w:r w:rsidR="007E436C">
        <w:rPr>
          <w:rStyle w:val="CommentReference"/>
        </w:rPr>
        <w:commentReference w:id="212"/>
      </w:r>
      <w:r w:rsidR="007E436C">
        <w:rPr>
          <w:rFonts w:ascii="Times New Roman" w:eastAsiaTheme="minorEastAsia" w:hAnsi="Times New Roman" w:cs="Times New Roman"/>
        </w:rPr>
        <w:t>:</w:t>
      </w:r>
    </w:p>
    <w:p w14:paraId="7F257245" w14:textId="16B03260" w:rsidR="007E436C" w:rsidRPr="007E436C" w:rsidRDefault="007E436C"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213" w:name="equ_B2_9"/>
              <m:d>
                <m:dPr>
                  <m:ctrlPr>
                    <w:rPr>
                      <w:rFonts w:ascii="Cambria Math" w:hAnsi="Cambria Math" w:cs="Times New Roman"/>
                      <w:i/>
                    </w:rPr>
                  </m:ctrlPr>
                </m:dPr>
                <m:e>
                  <m:r>
                    <w:rPr>
                      <w:rFonts w:ascii="Cambria Math" w:hAnsi="Cambria Math" w:cs="Times New Roman"/>
                    </w:rPr>
                    <m:t>B2.9</m:t>
                  </m:r>
                </m:e>
              </m:d>
              <w:bookmarkEnd w:id="213"/>
              <m:ctrlPr>
                <w:rPr>
                  <w:rFonts w:ascii="Cambria Math" w:eastAsiaTheme="minorEastAsia" w:hAnsi="Cambria Math" w:cs="Times New Roman"/>
                  <w:i/>
                </w:rPr>
              </m:ctrlPr>
            </m:e>
          </m:eqArr>
        </m:oMath>
      </m:oMathPara>
    </w:p>
    <w:p w14:paraId="2319253A" w14:textId="77777777" w:rsidR="007E436C" w:rsidRDefault="0091558A"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 xml:space="preserve">. </w:t>
      </w:r>
    </w:p>
    <w:p w14:paraId="05E77B6B" w14:textId="5A052D90" w:rsidR="00122AB6" w:rsidRDefault="0091558A" w:rsidP="007E436C">
      <w:pPr>
        <w:spacing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7E436C"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214" w:name="equ_B2_10"/>
              <m:d>
                <m:dPr>
                  <m:ctrlPr>
                    <w:rPr>
                      <w:rFonts w:ascii="Cambria Math" w:hAnsi="Cambria Math" w:cs="Times New Roman"/>
                      <w:i/>
                    </w:rPr>
                  </m:ctrlPr>
                </m:dPr>
                <m:e>
                  <m:r>
                    <w:rPr>
                      <w:rFonts w:ascii="Cambria Math" w:hAnsi="Cambria Math" w:cs="Times New Roman"/>
                    </w:rPr>
                    <m:t>B2.10</m:t>
                  </m:r>
                </m:e>
              </m:d>
              <w:bookmarkEnd w:id="214"/>
            </m:e>
          </m:eqArr>
        </m:oMath>
      </m:oMathPara>
    </w:p>
    <w:p w14:paraId="7C22F299" w14:textId="1A516142"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lastRenderedPageBreak/>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w:t>
      </w:r>
      <w:bookmarkStart w:id="215" w:name="_GoBack"/>
      <w:bookmarkEnd w:id="215"/>
      <w:r w:rsidRPr="00927A26">
        <w:rPr>
          <w:rFonts w:ascii="Times New Roman" w:eastAsiaTheme="minorEastAsia" w:hAnsi="Times New Roman" w:cs="Times New Roman"/>
        </w:rPr>
        <w:t xml:space="preserve">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042C14C8" w14:textId="77777777" w:rsidR="002C2AFE" w:rsidRPr="00927A26" w:rsidRDefault="00373663" w:rsidP="00927A26">
      <w:pPr>
        <w:spacing w:after="160" w:line="480" w:lineRule="auto"/>
        <w:rPr>
          <w:rFonts w:ascii="Times New Roman" w:hAnsi="Times New Roman" w:cs="Times New Roman"/>
        </w:rPr>
      </w:pPr>
      <w:commentRangeStart w:id="216"/>
      <w:r w:rsidRPr="00927A26">
        <w:rPr>
          <w:rFonts w:ascii="Times New Roman" w:hAnsi="Times New Roman" w:cs="Times New Roman"/>
        </w:rPr>
        <w:t>To Investigate</w:t>
      </w:r>
      <w:r w:rsidR="007A2BAE" w:rsidRPr="00927A26">
        <w:rPr>
          <w:rFonts w:ascii="Times New Roman" w:hAnsi="Times New Roman" w:cs="Times New Roman"/>
        </w:rPr>
        <w:t>.</w:t>
      </w:r>
      <w:commentRangeEnd w:id="216"/>
      <w:r w:rsidR="00F15955" w:rsidRPr="00927A26">
        <w:rPr>
          <w:rStyle w:val="CommentReference"/>
          <w:rFonts w:ascii="Times New Roman" w:hAnsi="Times New Roman" w:cs="Times New Roman"/>
        </w:rPr>
        <w:commentReference w:id="216"/>
      </w:r>
    </w:p>
    <w:p w14:paraId="3DAFE040" w14:textId="6432B036" w:rsidR="008D2BF3" w:rsidRPr="00196C55" w:rsidRDefault="000367EF" w:rsidP="00927A26">
      <w:pPr>
        <w:pStyle w:val="Heading3"/>
        <w:spacing w:line="480" w:lineRule="auto"/>
        <w:rPr>
          <w:rFonts w:ascii="Times New Roman" w:hAnsi="Times New Roman" w:cs="Times New Roman"/>
          <w:b/>
          <w:color w:val="auto"/>
        </w:rPr>
      </w:pPr>
      <w:r>
        <w:rPr>
          <w:rFonts w:ascii="Times New Roman" w:hAnsi="Times New Roman" w:cs="Times New Roman"/>
          <w:b/>
          <w:color w:val="auto"/>
        </w:rPr>
        <w:t xml:space="preserve">Appendix B.3 </w:t>
      </w:r>
      <w:r w:rsidR="008D2BF3" w:rsidRPr="00196C55">
        <w:rPr>
          <w:rFonts w:ascii="Times New Roman" w:hAnsi="Times New Roman" w:cs="Times New Roman"/>
          <w:b/>
          <w:color w:val="auto"/>
        </w:rPr>
        <w:t>Estimation of pupil</w:t>
      </w:r>
      <w:r w:rsidR="00C21E2F" w:rsidRPr="00196C55">
        <w:rPr>
          <w:rFonts w:ascii="Times New Roman" w:hAnsi="Times New Roman" w:cs="Times New Roman"/>
          <w:b/>
          <w:color w:val="auto"/>
        </w:rPr>
        <w:t xml:space="preserve"> locations, and pupil</w:t>
      </w:r>
      <w:r w:rsidR="008D2BF3" w:rsidRPr="00196C55">
        <w:rPr>
          <w:rFonts w:ascii="Times New Roman" w:hAnsi="Times New Roman" w:cs="Times New Roman"/>
          <w:b/>
          <w:color w:val="auto"/>
        </w:rPr>
        <w:t xml:space="preserve"> magnification</w:t>
      </w:r>
    </w:p>
    <w:p w14:paraId="0456E4FB" w14:textId="75C5EA0E" w:rsidR="00C21E2F" w:rsidRPr="000367EF" w:rsidRDefault="000367EF" w:rsidP="00927A26">
      <w:pPr>
        <w:spacing w:after="160" w:line="480" w:lineRule="auto"/>
        <w:rPr>
          <w:rFonts w:ascii="Times New Roman" w:hAnsi="Times New Roman" w:cs="Times New Roman"/>
          <w:color w:val="FF0000"/>
        </w:rPr>
      </w:pPr>
      <w:r w:rsidRPr="000367EF">
        <w:rPr>
          <w:rFonts w:ascii="Times New Roman" w:hAnsi="Times New Roman" w:cs="Times New Roman"/>
          <w:color w:val="FF0000"/>
        </w:rPr>
        <w:t>TO DO:</w:t>
      </w:r>
    </w:p>
    <w:p w14:paraId="357EE506" w14:textId="03362846" w:rsidR="00C21E2F"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Describe why you would like to estimate these parameters</w:t>
      </w:r>
    </w:p>
    <w:p w14:paraId="779821EE" w14:textId="77777777" w:rsidR="00B7724A"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ab/>
        <w:t>The entrance-pupil is the</w:t>
      </w:r>
    </w:p>
    <w:p w14:paraId="0A3DFDC0" w14:textId="77777777" w:rsidR="00B7724A" w:rsidRPr="00927A26" w:rsidRDefault="00B7724A" w:rsidP="00927A26">
      <w:pPr>
        <w:spacing w:after="160" w:line="480" w:lineRule="auto"/>
        <w:rPr>
          <w:rFonts w:ascii="Times New Roman" w:hAnsi="Times New Roman" w:cs="Times New Roman"/>
        </w:rPr>
      </w:pPr>
    </w:p>
    <w:p w14:paraId="0F5FCD46" w14:textId="40B89865" w:rsidR="00017B8A" w:rsidRPr="00927A26" w:rsidRDefault="00B7724A" w:rsidP="00927A26">
      <w:pPr>
        <w:spacing w:after="160" w:line="480" w:lineRule="auto"/>
        <w:jc w:val="both"/>
        <w:rPr>
          <w:rFonts w:ascii="Times New Roman" w:hAnsi="Times New Roman" w:cs="Times New Roman"/>
        </w:rPr>
      </w:pPr>
      <w:r w:rsidRPr="00927A26">
        <w:rPr>
          <w:rFonts w:ascii="Times New Roman" w:hAnsi="Times New Roman" w:cs="Times New Roman"/>
        </w:rPr>
        <w:t xml:space="preserve">Elimina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hAnsi="Times New Roman" w:cs="Times New Roman"/>
        </w:rPr>
        <w:t xml:space="preserve"> by substituting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927A26">
        <w:rPr>
          <w:rFonts w:ascii="Times New Roman" w:hAnsi="Times New Roman" w:cs="Times New Roman"/>
        </w:rPr>
        <w:t xml:space="preserve"> into </w:t>
      </w:r>
      <w:r w:rsidR="00CC4E28" w:rsidRPr="00927A26">
        <w:rPr>
          <w:rFonts w:ascii="Times New Roman" w:hAnsi="Times New Roman" w:cs="Times New Roman"/>
        </w:rPr>
        <w:t xml:space="preserve">Eq.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3904714584 \h  \* MERGEFORMAT </w:instrText>
      </w:r>
      <w:r w:rsidRPr="00927A26">
        <w:rPr>
          <w:rFonts w:ascii="Times New Roman" w:hAnsi="Times New Roman" w:cs="Times New Roman"/>
        </w:rPr>
      </w:r>
      <w:r w:rsidRPr="00927A26">
        <w:rPr>
          <w:rFonts w:ascii="Times New Roman" w:hAnsi="Times New Roman" w:cs="Times New Roman"/>
        </w:rPr>
        <w:fldChar w:fldCharType="separate"/>
      </w:r>
      <w:r w:rsidR="00F9307C" w:rsidRPr="00927A26">
        <w:rPr>
          <w:rFonts w:ascii="Times New Roman" w:hAnsi="Times New Roman" w:cs="Times New Roman"/>
        </w:rPr>
        <w:t>(</w:t>
      </w:r>
      <w:r w:rsidR="00F9307C">
        <w:rPr>
          <w:rFonts w:ascii="Times New Roman" w:hAnsi="Times New Roman" w:cs="Times New Roman"/>
        </w:rPr>
        <w:t>7</w:t>
      </w:r>
      <w:r w:rsidR="00F9307C" w:rsidRPr="00927A26">
        <w:rPr>
          <w:rFonts w:ascii="Times New Roman" w:hAnsi="Times New Roman" w:cs="Times New Roman"/>
        </w:rPr>
        <w:t>.</w:t>
      </w:r>
      <w:r w:rsidR="00F9307C">
        <w:rPr>
          <w:rFonts w:ascii="Times New Roman" w:hAnsi="Times New Roman" w:cs="Times New Roman"/>
        </w:rPr>
        <w:t>6</w:t>
      </w:r>
      <w:r w:rsidR="00F9307C" w:rsidRPr="00927A26">
        <w:rPr>
          <w:rFonts w:ascii="Times New Roman" w:hAnsi="Times New Roman" w:cs="Times New Roman"/>
        </w:rPr>
        <w:t>)</w:t>
      </w:r>
      <w:r w:rsidRPr="00927A26">
        <w:rPr>
          <w:rFonts w:ascii="Times New Roman" w:hAnsi="Times New Roman" w:cs="Times New Roman"/>
        </w:rPr>
        <w:fldChar w:fldCharType="end"/>
      </w:r>
      <w:r w:rsidR="00017B8A" w:rsidRPr="00927A26">
        <w:rPr>
          <w:rFonts w:ascii="Times New Roman" w:hAnsi="Times New Roman" w:cs="Times New Roman"/>
        </w:rPr>
        <w:t xml:space="preserve"> following simple algebraic manipulation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17B8A" w:rsidRPr="00927A26" w14:paraId="7C366650" w14:textId="77777777" w:rsidTr="00017B8A">
        <w:tc>
          <w:tcPr>
            <w:tcW w:w="7910" w:type="dxa"/>
            <w:shd w:val="clear" w:color="auto" w:fill="auto"/>
            <w:vAlign w:val="center"/>
          </w:tcPr>
          <w:p w14:paraId="2D74CFBF" w14:textId="5E53B981" w:rsidR="00017B8A" w:rsidRPr="00927A26" w:rsidRDefault="00CE32CD" w:rsidP="00927A26">
            <w:pPr>
              <w:spacing w:after="16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r>
                      <w:rPr>
                        <w:rFonts w:ascii="Cambria Math" w:hAnsi="Cambria Math" w:cs="Times New Roman"/>
                      </w:rPr>
                      <m:t>f</m:t>
                    </m:r>
                  </m:num>
                  <m:den>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oMath>
            </m:oMathPara>
          </w:p>
        </w:tc>
        <w:tc>
          <w:tcPr>
            <w:tcW w:w="720" w:type="dxa"/>
            <w:shd w:val="clear" w:color="auto" w:fill="auto"/>
            <w:vAlign w:val="center"/>
          </w:tcPr>
          <w:p w14:paraId="7552954B" w14:textId="1B1405CD" w:rsidR="00017B8A" w:rsidRPr="00927A26" w:rsidRDefault="00017B8A"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18</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p>
        </w:tc>
      </w:tr>
    </w:tbl>
    <w:p w14:paraId="7E8590C4" w14:textId="4205F298" w:rsidR="004D1EC8" w:rsidRPr="00927A26" w:rsidRDefault="00017B8A" w:rsidP="00927A26">
      <w:pPr>
        <w:spacing w:after="16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oMath>
      <w:r w:rsidRPr="00927A26">
        <w:rPr>
          <w:rFonts w:ascii="Times New Roman" w:eastAsiaTheme="minorEastAsia" w:hAnsi="Times New Roman" w:cs="Times New Roman"/>
        </w:rPr>
        <w:t xml:space="preserve"> is the transverse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is the distance of the object plane from the entrance-pupil, </w:t>
      </w:r>
      <m:oMath>
        <m:r>
          <w:rPr>
            <w:rFonts w:ascii="Cambria Math" w:eastAsiaTheme="minorEastAsia" w:hAnsi="Cambria Math" w:cs="Times New Roman"/>
          </w:rPr>
          <m:t>f</m:t>
        </m:r>
      </m:oMath>
      <w:r w:rsidR="004D1EC8" w:rsidRPr="00927A26">
        <w:rPr>
          <w:rFonts w:ascii="Times New Roman" w:eastAsiaTheme="minorEastAsia" w:hAnsi="Times New Roman" w:cs="Times New Roman"/>
        </w:rPr>
        <w:t xml:space="preserve"> is the focal length</w:t>
      </w:r>
      <w:r w:rsidR="0023292A"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004D1EC8" w:rsidRPr="00927A26">
        <w:rPr>
          <w:rFonts w:ascii="Times New Roman" w:eastAsiaTheme="minorEastAsia" w:hAnsi="Times New Roman" w:cs="Times New Roman"/>
        </w:rPr>
        <w:t xml:space="preserve"> are numerically negative for </w:t>
      </w:r>
      <w:r w:rsidR="004D1EC8" w:rsidRPr="00927A26">
        <w:rPr>
          <w:rFonts w:ascii="Times New Roman" w:eastAsiaTheme="minorEastAsia" w:hAnsi="Times New Roman" w:cs="Times New Roman"/>
          <w:i/>
        </w:rPr>
        <w:t>real</w:t>
      </w:r>
      <w:r w:rsidR="004D1EC8" w:rsidRPr="00927A26">
        <w:rPr>
          <w:rFonts w:ascii="Times New Roman" w:eastAsiaTheme="minorEastAsia" w:hAnsi="Times New Roman" w:cs="Times New Roman"/>
        </w:rPr>
        <w:t xml:space="preserve"> images.</w:t>
      </w:r>
    </w:p>
    <w:p w14:paraId="27332A3C" w14:textId="79C1ED6C" w:rsidR="004D1EC8" w:rsidRDefault="004D1EC8" w:rsidP="00017B8A">
      <w:pPr>
        <w:spacing w:after="160" w:line="259" w:lineRule="auto"/>
        <w:jc w:val="both"/>
        <w:rPr>
          <w:rFonts w:eastAsiaTheme="minorEastAsia"/>
        </w:rPr>
      </w:pPr>
    </w:p>
    <w:p w14:paraId="1FBE321C" w14:textId="38899FC8" w:rsidR="00E3582E" w:rsidRDefault="00E3582E" w:rsidP="00017B8A">
      <w:pPr>
        <w:spacing w:after="160" w:line="259" w:lineRule="auto"/>
        <w:jc w:val="both"/>
        <w:rPr>
          <w:rFonts w:eastAsiaTheme="minorEastAsia"/>
        </w:rPr>
      </w:pPr>
    </w:p>
    <w:p w14:paraId="12C385FD" w14:textId="790172E7" w:rsidR="00E3582E" w:rsidRDefault="00E3582E" w:rsidP="00017B8A">
      <w:pPr>
        <w:spacing w:after="160" w:line="259" w:lineRule="auto"/>
        <w:jc w:val="both"/>
        <w:rPr>
          <w:rFonts w:eastAsiaTheme="minorEastAsia"/>
        </w:rPr>
      </w:pPr>
    </w:p>
    <w:p w14:paraId="47A1F77C" w14:textId="34654812" w:rsidR="00E3582E" w:rsidRDefault="00E3582E" w:rsidP="00017B8A">
      <w:pPr>
        <w:spacing w:after="160" w:line="259" w:lineRule="auto"/>
        <w:jc w:val="both"/>
        <w:rPr>
          <w:rFonts w:eastAsiaTheme="minorEastAsia"/>
        </w:rPr>
      </w:pPr>
    </w:p>
    <w:p w14:paraId="2C8AA9BD" w14:textId="6089C929" w:rsidR="00E3582E" w:rsidRDefault="00E3582E" w:rsidP="00017B8A">
      <w:pPr>
        <w:spacing w:after="160" w:line="259" w:lineRule="auto"/>
        <w:jc w:val="both"/>
        <w:rPr>
          <w:rFonts w:eastAsiaTheme="minorEastAsia"/>
        </w:rPr>
      </w:pPr>
    </w:p>
    <w:p w14:paraId="7B050C3A" w14:textId="77777777" w:rsidR="00196C55" w:rsidRDefault="00196C55">
      <w:pPr>
        <w:spacing w:after="160" w:line="259" w:lineRule="auto"/>
        <w:rPr>
          <w:rFonts w:ascii="Times New Roman" w:eastAsiaTheme="majorEastAsia" w:hAnsi="Times New Roman" w:cs="Times New Roman"/>
          <w:sz w:val="32"/>
          <w:szCs w:val="32"/>
        </w:rPr>
      </w:pPr>
      <w:r>
        <w:rPr>
          <w:rFonts w:ascii="Times New Roman" w:hAnsi="Times New Roman" w:cs="Times New Roman"/>
        </w:rPr>
        <w:br w:type="page"/>
      </w:r>
    </w:p>
    <w:p w14:paraId="553120DB" w14:textId="0C265D61" w:rsidR="00E3582E" w:rsidRDefault="00F26CEA" w:rsidP="00E3582E">
      <w:pPr>
        <w:pStyle w:val="Heading1"/>
        <w:ind w:left="720" w:hanging="720"/>
        <w:jc w:val="center"/>
        <w:rPr>
          <w:rFonts w:ascii="Times New Roman" w:hAnsi="Times New Roman" w:cs="Times New Roman"/>
          <w:color w:val="auto"/>
        </w:rPr>
      </w:pPr>
      <w:r>
        <w:rPr>
          <w:rFonts w:ascii="Times New Roman" w:hAnsi="Times New Roman" w:cs="Times New Roman"/>
          <w:color w:val="auto"/>
        </w:rPr>
        <w:lastRenderedPageBreak/>
        <w:t>REFERENCES</w:t>
      </w:r>
    </w:p>
    <w:p w14:paraId="35AACA60" w14:textId="0A705617" w:rsidR="00E3582E" w:rsidRPr="00E3582E" w:rsidRDefault="00E3582E" w:rsidP="00E3582E">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20F71605" w14:textId="77777777" w:rsidR="00E3582E" w:rsidRDefault="00E3582E" w:rsidP="00017B8A">
      <w:pPr>
        <w:spacing w:after="160" w:line="259" w:lineRule="auto"/>
        <w:jc w:val="both"/>
        <w:rPr>
          <w:rFonts w:eastAsiaTheme="minorEastAsia"/>
        </w:rPr>
      </w:pPr>
    </w:p>
    <w:p w14:paraId="07E57873" w14:textId="37BEE93E" w:rsidR="009C3CC4" w:rsidRDefault="009C3CC4" w:rsidP="00B62AE1">
      <w:pPr>
        <w:spacing w:after="160" w:line="259" w:lineRule="auto"/>
        <w:jc w:val="both"/>
      </w:pPr>
    </w:p>
    <w:sectPr w:rsidR="009C3CC4" w:rsidSect="0022593E">
      <w:pgSz w:w="12240" w:h="15840" w:code="1"/>
      <w:pgMar w:top="1584"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86" w:author="indranil sinharoy" w:date="2015-09-14T04:54:00Z" w:initials="is">
    <w:p w14:paraId="6819E4A1" w14:textId="77777777" w:rsidR="007E436C" w:rsidRDefault="007E436C" w:rsidP="002B36E9">
      <w:pPr>
        <w:pStyle w:val="CommentText"/>
      </w:pPr>
      <w:r>
        <w:rPr>
          <w:rStyle w:val="CommentReference"/>
        </w:rPr>
        <w:annotationRef/>
      </w:r>
      <w:r>
        <w:t>Simplify the sentence.</w:t>
      </w:r>
    </w:p>
    <w:p w14:paraId="4464EDA6" w14:textId="77777777" w:rsidR="007E436C" w:rsidRDefault="007E436C" w:rsidP="002B36E9">
      <w:pPr>
        <w:pStyle w:val="CommentText"/>
      </w:pPr>
    </w:p>
    <w:p w14:paraId="6EFDC820" w14:textId="77777777" w:rsidR="007E436C" w:rsidRDefault="007E436C" w:rsidP="002B36E9">
      <w:pPr>
        <w:pStyle w:val="CommentText"/>
      </w:pPr>
      <w:r>
        <w:t>… however, instead of proceeding directly, we have found that recasting the expressions as …. allows a more elegant / straightforward generalization.</w:t>
      </w:r>
    </w:p>
    <w:p w14:paraId="5D0B913F" w14:textId="77777777" w:rsidR="007E436C" w:rsidRDefault="007E436C" w:rsidP="002B36E9">
      <w:pPr>
        <w:pStyle w:val="CommentText"/>
      </w:pPr>
    </w:p>
    <w:p w14:paraId="1FD012C7" w14:textId="77777777" w:rsidR="007E436C" w:rsidRDefault="007E436C" w:rsidP="002B36E9">
      <w:pPr>
        <w:pStyle w:val="CommentText"/>
      </w:pPr>
    </w:p>
    <w:p w14:paraId="0C6D1D8F" w14:textId="30B7790E" w:rsidR="007E436C" w:rsidRDefault="007E436C" w:rsidP="002B36E9">
      <w:pPr>
        <w:pStyle w:val="CommentText"/>
      </w:pPr>
      <w:r>
        <w:t>“We analyze precisely the simplest problem of a class with the hope of inferring patterns or principles which can aid in the attach on more complicated problems” ~ A First Look at Perturbation Theory</w:t>
      </w:r>
    </w:p>
  </w:comment>
  <w:comment w:id="204" w:author="indranil sinharoy" w:date="2015-11-21T11:10:00Z" w:initials="is">
    <w:p w14:paraId="19578E3C" w14:textId="0A8E0794" w:rsidR="007E436C" w:rsidRDefault="007E436C">
      <w:pPr>
        <w:pStyle w:val="CommentText"/>
      </w:pPr>
      <w:r>
        <w:rPr>
          <w:rStyle w:val="CommentReference"/>
        </w:rPr>
        <w:annotationRef/>
      </w:r>
      <w:r>
        <w:t>Ref: Modern Optical Engineering, W.J. Smith, Zemax manual.</w:t>
      </w:r>
    </w:p>
    <w:p w14:paraId="05C56BA5" w14:textId="01BF593C" w:rsidR="007E436C" w:rsidRDefault="007E436C">
      <w:pPr>
        <w:pStyle w:val="CommentText"/>
      </w:pPr>
    </w:p>
    <w:p w14:paraId="24CF006E" w14:textId="69B70C21" w:rsidR="007E436C" w:rsidRDefault="007E436C">
      <w:pPr>
        <w:pStyle w:val="CommentText"/>
      </w:pPr>
      <w:r>
        <w:t>TO DO: the use of “effective focal length (f_E)” and again just “focal length (f)” will create undue confusion. Think about using just one.</w:t>
      </w:r>
    </w:p>
  </w:comment>
  <w:comment w:id="209" w:author="indranil sinharoy" w:date="2015-11-21T13:37:00Z" w:initials="is">
    <w:p w14:paraId="3E7CA01C" w14:textId="6939E9AF" w:rsidR="007E436C" w:rsidRDefault="007E436C">
      <w:pPr>
        <w:pStyle w:val="CommentText"/>
      </w:pPr>
      <w:r>
        <w:rPr>
          <w:rStyle w:val="CommentReference"/>
        </w:rPr>
        <w:annotationRef/>
      </w:r>
      <w:r>
        <w:t>Goodman, and others.</w:t>
      </w:r>
    </w:p>
  </w:comment>
  <w:comment w:id="212" w:author="indranil sinharoy" w:date="2016-09-16T02:50:00Z" w:initials="is">
    <w:p w14:paraId="47EA4646" w14:textId="44491C61" w:rsidR="007E436C" w:rsidRDefault="007E436C">
      <w:pPr>
        <w:pStyle w:val="CommentText"/>
      </w:pPr>
      <w:r>
        <w:rPr>
          <w:rStyle w:val="CommentReference"/>
        </w:rPr>
        <w:annotationRef/>
      </w:r>
      <w:r>
        <w:t>This formula has been derived in “Optical Imaging and Aberrations: Ray geometrical optics,” by Virendra N. Mahajan, equation 2-80.</w:t>
      </w:r>
    </w:p>
  </w:comment>
  <w:comment w:id="216" w:author="indranil sinharoy" w:date="2015-11-21T19:48:00Z" w:initials="is">
    <w:p w14:paraId="5F510955" w14:textId="77777777" w:rsidR="007E436C" w:rsidRDefault="007E436C" w:rsidP="00F15955">
      <w:pPr>
        <w:pStyle w:val="CommentText"/>
      </w:pPr>
      <w:r>
        <w:rPr>
          <w:rStyle w:val="CommentReference"/>
        </w:rPr>
        <w:annotationRef/>
      </w:r>
      <w:r>
        <w:t>Equation 4.35 suggests that:</w:t>
      </w:r>
    </w:p>
    <w:p w14:paraId="7DFBFA70" w14:textId="77777777" w:rsidR="007E436C" w:rsidRDefault="007E436C" w:rsidP="00F42311">
      <w:pPr>
        <w:pStyle w:val="CommentText"/>
        <w:numPr>
          <w:ilvl w:val="0"/>
          <w:numId w:val="11"/>
        </w:numPr>
      </w:pPr>
      <w:r>
        <w:t xml:space="preserve"> Increasing the magnification while keeping the F/# constant—that is by imaging at finite distances—decreases the spatial resolution (than rated for)</w:t>
      </w:r>
    </w:p>
    <w:p w14:paraId="46384653" w14:textId="77777777" w:rsidR="007E436C" w:rsidRDefault="007E436C" w:rsidP="00F42311">
      <w:pPr>
        <w:pStyle w:val="CommentText"/>
        <w:numPr>
          <w:ilvl w:val="0"/>
          <w:numId w:val="11"/>
        </w:numPr>
      </w:pPr>
      <w:r>
        <w:t xml:space="preserve"> We can increase the spatial resolution by increasing the mp.  </w:t>
      </w:r>
    </w:p>
    <w:p w14:paraId="11CB9178" w14:textId="77777777" w:rsidR="007E436C" w:rsidRDefault="007E436C" w:rsidP="00F42311">
      <w:pPr>
        <w:pStyle w:val="CommentText"/>
        <w:numPr>
          <w:ilvl w:val="0"/>
          <w:numId w:val="11"/>
        </w:numPr>
      </w:pPr>
      <w:r>
        <w:t xml:space="preserve"> But what is the cost of increasing mp? … can one arbitrarily increase mp? Does mp have any effect on distortion and/or type of distortion like the radial distortions? </w:t>
      </w:r>
    </w:p>
    <w:p w14:paraId="762D8368" w14:textId="77777777" w:rsidR="007E436C" w:rsidRDefault="007E436C" w:rsidP="00F42311">
      <w:pPr>
        <w:pStyle w:val="CommentText"/>
        <w:numPr>
          <w:ilvl w:val="0"/>
          <w:numId w:val="11"/>
        </w:numPr>
      </w:pPr>
      <w:r>
        <w:t xml:space="preserve">Why do wide-angle retrofocus lenses have mp &gt; 1 and why do telephoto lenses have mp &lt; 1 ? </w:t>
      </w:r>
    </w:p>
    <w:p w14:paraId="4077BAF6" w14:textId="4B17142F" w:rsidR="007E436C" w:rsidRDefault="007E436C" w:rsidP="00F42311">
      <w:pPr>
        <w:pStyle w:val="CommentText"/>
        <w:numPr>
          <w:ilvl w:val="0"/>
          <w:numId w:val="11"/>
        </w:numPr>
      </w:pPr>
      <w:r>
        <w:t xml:space="preserve">For lens designs, does mp have any correlation with focal length? </w:t>
      </w:r>
    </w:p>
    <w:p w14:paraId="49BC2986" w14:textId="5291DA7C" w:rsidR="007E436C" w:rsidRDefault="007E436C">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C6D1D8F" w15:done="0"/>
  <w15:commentEx w15:paraId="24CF006E" w15:done="0"/>
  <w15:commentEx w15:paraId="3E7CA01C" w15:done="0"/>
  <w15:commentEx w15:paraId="47EA4646" w15:done="0"/>
  <w15:commentEx w15:paraId="49BC2986"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3BDB21" w14:textId="77777777" w:rsidR="008A2E2A" w:rsidRDefault="008A2E2A" w:rsidP="00165E15">
      <w:pPr>
        <w:spacing w:after="0" w:line="240" w:lineRule="auto"/>
      </w:pPr>
      <w:r>
        <w:separator/>
      </w:r>
    </w:p>
  </w:endnote>
  <w:endnote w:type="continuationSeparator" w:id="0">
    <w:p w14:paraId="0216F5E3" w14:textId="77777777" w:rsidR="008A2E2A" w:rsidRDefault="008A2E2A"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5262468"/>
      <w:docPartObj>
        <w:docPartGallery w:val="Page Numbers (Bottom of Page)"/>
        <w:docPartUnique/>
      </w:docPartObj>
    </w:sdtPr>
    <w:sdtEndPr>
      <w:rPr>
        <w:noProof/>
      </w:rPr>
    </w:sdtEndPr>
    <w:sdtContent>
      <w:p w14:paraId="5888463B" w14:textId="6B068B1D" w:rsidR="007E436C" w:rsidRDefault="007E436C">
        <w:pPr>
          <w:pStyle w:val="Footer"/>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DA557C">
          <w:rPr>
            <w:rFonts w:ascii="Times New Roman" w:hAnsi="Times New Roman" w:cs="Times New Roman"/>
            <w:noProof/>
            <w:color w:val="000000" w:themeColor="text1"/>
          </w:rPr>
          <w:t>103</w:t>
        </w:r>
        <w:r w:rsidRPr="002D6DAC">
          <w:rPr>
            <w:rFonts w:ascii="Times New Roman" w:hAnsi="Times New Roman" w:cs="Times New Roman"/>
            <w:noProof/>
            <w:color w:val="000000" w:themeColor="text1"/>
          </w:rPr>
          <w:fldChar w:fldCharType="end"/>
        </w:r>
      </w:p>
    </w:sdtContent>
  </w:sdt>
  <w:p w14:paraId="23DC7B5E" w14:textId="77777777" w:rsidR="007E436C" w:rsidRDefault="007E43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C74C82" w14:textId="77777777" w:rsidR="008A2E2A" w:rsidRDefault="008A2E2A" w:rsidP="00165E15">
      <w:pPr>
        <w:spacing w:after="0" w:line="240" w:lineRule="auto"/>
      </w:pPr>
      <w:r>
        <w:separator/>
      </w:r>
    </w:p>
  </w:footnote>
  <w:footnote w:type="continuationSeparator" w:id="0">
    <w:p w14:paraId="649F3CBD" w14:textId="77777777" w:rsidR="008A2E2A" w:rsidRDefault="008A2E2A" w:rsidP="00165E15">
      <w:pPr>
        <w:spacing w:after="0" w:line="240" w:lineRule="auto"/>
      </w:pPr>
      <w:r>
        <w:continuationSeparator/>
      </w:r>
    </w:p>
  </w:footnote>
  <w:footnote w:id="1">
    <w:p w14:paraId="063B217D" w14:textId="3F283610" w:rsidR="007E436C" w:rsidRPr="006118AE" w:rsidRDefault="007E436C" w:rsidP="00572910">
      <w:pPr>
        <w:pStyle w:val="FootnoteText"/>
        <w:spacing w:line="480" w:lineRule="auto"/>
        <w:rPr>
          <w:rFonts w:ascii="Times New Roman" w:hAnsi="Times New Roman" w:cs="Times New Roman"/>
          <w:sz w:val="22"/>
          <w:szCs w:val="22"/>
        </w:rPr>
      </w:pPr>
      <w:r w:rsidRPr="006118AE">
        <w:rPr>
          <w:rStyle w:val="FootnoteReference"/>
          <w:rFonts w:ascii="Times New Roman" w:hAnsi="Times New Roman" w:cs="Times New Roman"/>
          <w:sz w:val="22"/>
          <w:szCs w:val="22"/>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2,3]}","plainCitation":" [2,3]"},"citationItems":[{"id":2914,"uris":["http://zotero.org/users/534258/items/AG7GSIZA"],"uri":["http://zotero.org/users/534258/items/AG7GSIZA"],"itemData":{"id":2914,"type":"book","title":"Mirrors, Prisms and Lenses, a Text-Book of Geometrical Optics","publisher":"NY: Dover, 1964","edition":"Reprint edition","source":"Amazon","note":"00118","language":"English","author":[{"family":"Southall","given":"James P."}],"issued":{"date-parts":[["1964"]]}}},{"id":1027,"uris":["http://zotero.org/users/534258/items/TUUXN6TK"],"uri":["http://zotero.org/users/534258/items/TUUXN6TK"],"itemData":{"id":1027,"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572910">
        <w:rPr>
          <w:rFonts w:ascii="Times New Roman" w:hAnsi="Times New Roman" w:cs="Times New Roman"/>
          <w:sz w:val="22"/>
          <w:szCs w:val="24"/>
        </w:rPr>
        <w:t> [2,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526BBC"/>
    <w:multiLevelType w:val="hybridMultilevel"/>
    <w:tmpl w:val="CF3A6BAA"/>
    <w:lvl w:ilvl="0" w:tplc="DF3A51AC">
      <w:start w:val="3"/>
      <w:numFmt w:val="bullet"/>
      <w:lvlText w:val=""/>
      <w:lvlJc w:val="left"/>
      <w:pPr>
        <w:ind w:left="720" w:hanging="360"/>
      </w:pPr>
      <w:rPr>
        <w:rFonts w:ascii="Symbol" w:eastAsiaTheme="minorHAnsi" w:hAnsi="Symbol" w:cstheme="minorBid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8"/>
  </w:num>
  <w:num w:numId="3">
    <w:abstractNumId w:val="2"/>
  </w:num>
  <w:num w:numId="4">
    <w:abstractNumId w:val="13"/>
  </w:num>
  <w:num w:numId="5">
    <w:abstractNumId w:val="23"/>
  </w:num>
  <w:num w:numId="6">
    <w:abstractNumId w:val="0"/>
  </w:num>
  <w:num w:numId="7">
    <w:abstractNumId w:val="12"/>
  </w:num>
  <w:num w:numId="8">
    <w:abstractNumId w:val="14"/>
  </w:num>
  <w:num w:numId="9">
    <w:abstractNumId w:val="15"/>
  </w:num>
  <w:num w:numId="10">
    <w:abstractNumId w:val="6"/>
  </w:num>
  <w:num w:numId="11">
    <w:abstractNumId w:val="3"/>
  </w:num>
  <w:num w:numId="12">
    <w:abstractNumId w:val="1"/>
  </w:num>
  <w:num w:numId="13">
    <w:abstractNumId w:val="7"/>
  </w:num>
  <w:num w:numId="14">
    <w:abstractNumId w:val="18"/>
  </w:num>
  <w:num w:numId="15">
    <w:abstractNumId w:val="24"/>
  </w:num>
  <w:num w:numId="16">
    <w:abstractNumId w:val="19"/>
  </w:num>
  <w:num w:numId="17">
    <w:abstractNumId w:val="5"/>
  </w:num>
  <w:num w:numId="18">
    <w:abstractNumId w:val="20"/>
  </w:num>
  <w:num w:numId="19">
    <w:abstractNumId w:val="17"/>
  </w:num>
  <w:num w:numId="20">
    <w:abstractNumId w:val="16"/>
  </w:num>
  <w:num w:numId="21">
    <w:abstractNumId w:val="11"/>
  </w:num>
  <w:num w:numId="22">
    <w:abstractNumId w:val="10"/>
  </w:num>
  <w:num w:numId="23">
    <w:abstractNumId w:val="9"/>
  </w:num>
  <w:num w:numId="24">
    <w:abstractNumId w:val="22"/>
  </w:num>
  <w:num w:numId="2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ndranil sinharoy">
    <w15:presenceInfo w15:providerId="Windows Live" w15:userId="9a8580629f4455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3"/>
  <w:activeWritingStyle w:appName="MSWord" w:lang="en-US" w:vendorID="64" w:dllVersion="131078"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Nq8FAKmM8RUtAAAA"/>
  </w:docVars>
  <w:rsids>
    <w:rsidRoot w:val="00583D22"/>
    <w:rsid w:val="0000099B"/>
    <w:rsid w:val="00004014"/>
    <w:rsid w:val="00005C1F"/>
    <w:rsid w:val="0000688D"/>
    <w:rsid w:val="000104BC"/>
    <w:rsid w:val="00011738"/>
    <w:rsid w:val="00013009"/>
    <w:rsid w:val="0001403D"/>
    <w:rsid w:val="00015579"/>
    <w:rsid w:val="000164EA"/>
    <w:rsid w:val="00016EE0"/>
    <w:rsid w:val="0001713B"/>
    <w:rsid w:val="00017399"/>
    <w:rsid w:val="000178BA"/>
    <w:rsid w:val="00017B8A"/>
    <w:rsid w:val="00017E9B"/>
    <w:rsid w:val="00020401"/>
    <w:rsid w:val="00020578"/>
    <w:rsid w:val="00020821"/>
    <w:rsid w:val="00022BAC"/>
    <w:rsid w:val="0002325C"/>
    <w:rsid w:val="00025003"/>
    <w:rsid w:val="000257C0"/>
    <w:rsid w:val="0002773A"/>
    <w:rsid w:val="000317B2"/>
    <w:rsid w:val="00032714"/>
    <w:rsid w:val="00032FAC"/>
    <w:rsid w:val="000332C5"/>
    <w:rsid w:val="00035352"/>
    <w:rsid w:val="0003545D"/>
    <w:rsid w:val="00035B49"/>
    <w:rsid w:val="000367EF"/>
    <w:rsid w:val="0003772E"/>
    <w:rsid w:val="000379B8"/>
    <w:rsid w:val="00037F2F"/>
    <w:rsid w:val="000411AC"/>
    <w:rsid w:val="00041D5E"/>
    <w:rsid w:val="00042F38"/>
    <w:rsid w:val="00043F15"/>
    <w:rsid w:val="00047F1D"/>
    <w:rsid w:val="0005009B"/>
    <w:rsid w:val="0005058A"/>
    <w:rsid w:val="00055596"/>
    <w:rsid w:val="00055E43"/>
    <w:rsid w:val="00055E6D"/>
    <w:rsid w:val="00056582"/>
    <w:rsid w:val="000568EC"/>
    <w:rsid w:val="00061ED0"/>
    <w:rsid w:val="000641BE"/>
    <w:rsid w:val="000644B6"/>
    <w:rsid w:val="000663A3"/>
    <w:rsid w:val="000714F7"/>
    <w:rsid w:val="000737D5"/>
    <w:rsid w:val="00073EBA"/>
    <w:rsid w:val="00074235"/>
    <w:rsid w:val="00075DCB"/>
    <w:rsid w:val="00075F93"/>
    <w:rsid w:val="000761C6"/>
    <w:rsid w:val="000763D4"/>
    <w:rsid w:val="00084E8F"/>
    <w:rsid w:val="00085687"/>
    <w:rsid w:val="00085927"/>
    <w:rsid w:val="0009194A"/>
    <w:rsid w:val="000940FA"/>
    <w:rsid w:val="000941A7"/>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B0B29"/>
    <w:rsid w:val="000B19A1"/>
    <w:rsid w:val="000B21DB"/>
    <w:rsid w:val="000B3ABE"/>
    <w:rsid w:val="000B5B2F"/>
    <w:rsid w:val="000B6091"/>
    <w:rsid w:val="000B7E5D"/>
    <w:rsid w:val="000C1446"/>
    <w:rsid w:val="000C2002"/>
    <w:rsid w:val="000C273B"/>
    <w:rsid w:val="000C3D52"/>
    <w:rsid w:val="000C69ED"/>
    <w:rsid w:val="000C7573"/>
    <w:rsid w:val="000D06E7"/>
    <w:rsid w:val="000D1A9D"/>
    <w:rsid w:val="000D1C1C"/>
    <w:rsid w:val="000D38BB"/>
    <w:rsid w:val="000D5A73"/>
    <w:rsid w:val="000D5DAB"/>
    <w:rsid w:val="000D6F17"/>
    <w:rsid w:val="000E1146"/>
    <w:rsid w:val="000E1F24"/>
    <w:rsid w:val="000E2E98"/>
    <w:rsid w:val="000E338C"/>
    <w:rsid w:val="000E4646"/>
    <w:rsid w:val="000E4FB5"/>
    <w:rsid w:val="000E507E"/>
    <w:rsid w:val="000E557D"/>
    <w:rsid w:val="000E6C10"/>
    <w:rsid w:val="000F4778"/>
    <w:rsid w:val="000F5AB9"/>
    <w:rsid w:val="000F76C7"/>
    <w:rsid w:val="00101414"/>
    <w:rsid w:val="00101433"/>
    <w:rsid w:val="001026FB"/>
    <w:rsid w:val="00104540"/>
    <w:rsid w:val="001059AD"/>
    <w:rsid w:val="00105A57"/>
    <w:rsid w:val="00105E9D"/>
    <w:rsid w:val="00110F40"/>
    <w:rsid w:val="001118AC"/>
    <w:rsid w:val="0011204A"/>
    <w:rsid w:val="001125B8"/>
    <w:rsid w:val="00112D6F"/>
    <w:rsid w:val="001130EC"/>
    <w:rsid w:val="001142AB"/>
    <w:rsid w:val="00115516"/>
    <w:rsid w:val="00117AFF"/>
    <w:rsid w:val="00120984"/>
    <w:rsid w:val="00120FE1"/>
    <w:rsid w:val="00122A8C"/>
    <w:rsid w:val="00122AB6"/>
    <w:rsid w:val="0012386F"/>
    <w:rsid w:val="001256A5"/>
    <w:rsid w:val="00125D70"/>
    <w:rsid w:val="00127156"/>
    <w:rsid w:val="00127369"/>
    <w:rsid w:val="0013119F"/>
    <w:rsid w:val="00131822"/>
    <w:rsid w:val="00133355"/>
    <w:rsid w:val="00135704"/>
    <w:rsid w:val="0013639B"/>
    <w:rsid w:val="0013664C"/>
    <w:rsid w:val="0014110C"/>
    <w:rsid w:val="001415F7"/>
    <w:rsid w:val="00141729"/>
    <w:rsid w:val="00144218"/>
    <w:rsid w:val="00145DDC"/>
    <w:rsid w:val="00146AE9"/>
    <w:rsid w:val="00147FE7"/>
    <w:rsid w:val="0015000E"/>
    <w:rsid w:val="00152B6A"/>
    <w:rsid w:val="00155831"/>
    <w:rsid w:val="001568C8"/>
    <w:rsid w:val="00161B09"/>
    <w:rsid w:val="001625D1"/>
    <w:rsid w:val="00162C07"/>
    <w:rsid w:val="0016320F"/>
    <w:rsid w:val="00163554"/>
    <w:rsid w:val="00163FA2"/>
    <w:rsid w:val="00164133"/>
    <w:rsid w:val="00164A61"/>
    <w:rsid w:val="00165E15"/>
    <w:rsid w:val="00166C94"/>
    <w:rsid w:val="00170925"/>
    <w:rsid w:val="001715E6"/>
    <w:rsid w:val="00171B64"/>
    <w:rsid w:val="00172E9C"/>
    <w:rsid w:val="001750DC"/>
    <w:rsid w:val="00175941"/>
    <w:rsid w:val="00183729"/>
    <w:rsid w:val="00183A4E"/>
    <w:rsid w:val="00183BE3"/>
    <w:rsid w:val="00183C26"/>
    <w:rsid w:val="00183EA2"/>
    <w:rsid w:val="00185C59"/>
    <w:rsid w:val="00185E66"/>
    <w:rsid w:val="0018604B"/>
    <w:rsid w:val="0018611E"/>
    <w:rsid w:val="00187054"/>
    <w:rsid w:val="00191D3E"/>
    <w:rsid w:val="001935F8"/>
    <w:rsid w:val="001945F3"/>
    <w:rsid w:val="00195AFF"/>
    <w:rsid w:val="00196C55"/>
    <w:rsid w:val="001A1444"/>
    <w:rsid w:val="001A1984"/>
    <w:rsid w:val="001A2CD1"/>
    <w:rsid w:val="001A2D91"/>
    <w:rsid w:val="001A3288"/>
    <w:rsid w:val="001A3577"/>
    <w:rsid w:val="001A43B4"/>
    <w:rsid w:val="001A45B2"/>
    <w:rsid w:val="001A4FAC"/>
    <w:rsid w:val="001A650C"/>
    <w:rsid w:val="001A6B20"/>
    <w:rsid w:val="001B06A2"/>
    <w:rsid w:val="001B08B1"/>
    <w:rsid w:val="001B095C"/>
    <w:rsid w:val="001B1D15"/>
    <w:rsid w:val="001B480D"/>
    <w:rsid w:val="001B67E4"/>
    <w:rsid w:val="001B6B2C"/>
    <w:rsid w:val="001B6FD3"/>
    <w:rsid w:val="001B79F6"/>
    <w:rsid w:val="001C004F"/>
    <w:rsid w:val="001C03DA"/>
    <w:rsid w:val="001C07E8"/>
    <w:rsid w:val="001C0CDB"/>
    <w:rsid w:val="001C18A6"/>
    <w:rsid w:val="001C1BD4"/>
    <w:rsid w:val="001C28A4"/>
    <w:rsid w:val="001C3F41"/>
    <w:rsid w:val="001C4325"/>
    <w:rsid w:val="001C4C91"/>
    <w:rsid w:val="001D0D50"/>
    <w:rsid w:val="001D1031"/>
    <w:rsid w:val="001D1519"/>
    <w:rsid w:val="001D1622"/>
    <w:rsid w:val="001D1669"/>
    <w:rsid w:val="001D2BA3"/>
    <w:rsid w:val="001D3CC5"/>
    <w:rsid w:val="001D5811"/>
    <w:rsid w:val="001D5869"/>
    <w:rsid w:val="001D5C3C"/>
    <w:rsid w:val="001D6008"/>
    <w:rsid w:val="001E348C"/>
    <w:rsid w:val="001E40A3"/>
    <w:rsid w:val="001E4B9B"/>
    <w:rsid w:val="001E5945"/>
    <w:rsid w:val="001E6736"/>
    <w:rsid w:val="001F0C1F"/>
    <w:rsid w:val="001F126C"/>
    <w:rsid w:val="001F5433"/>
    <w:rsid w:val="001F5794"/>
    <w:rsid w:val="001F6206"/>
    <w:rsid w:val="001F7669"/>
    <w:rsid w:val="00200A23"/>
    <w:rsid w:val="0020105A"/>
    <w:rsid w:val="0020192B"/>
    <w:rsid w:val="0020265F"/>
    <w:rsid w:val="00204008"/>
    <w:rsid w:val="002040CA"/>
    <w:rsid w:val="00206EC0"/>
    <w:rsid w:val="00211D23"/>
    <w:rsid w:val="00213887"/>
    <w:rsid w:val="00214045"/>
    <w:rsid w:val="002153B1"/>
    <w:rsid w:val="0021555B"/>
    <w:rsid w:val="00216B83"/>
    <w:rsid w:val="00216F16"/>
    <w:rsid w:val="00220028"/>
    <w:rsid w:val="00224DC3"/>
    <w:rsid w:val="00224E8B"/>
    <w:rsid w:val="0022593E"/>
    <w:rsid w:val="00230174"/>
    <w:rsid w:val="002305C8"/>
    <w:rsid w:val="002309EE"/>
    <w:rsid w:val="002314DC"/>
    <w:rsid w:val="0023292A"/>
    <w:rsid w:val="00233AC5"/>
    <w:rsid w:val="00237222"/>
    <w:rsid w:val="0023722D"/>
    <w:rsid w:val="0024006C"/>
    <w:rsid w:val="00240291"/>
    <w:rsid w:val="002422ED"/>
    <w:rsid w:val="0024241E"/>
    <w:rsid w:val="00242BBE"/>
    <w:rsid w:val="0024387D"/>
    <w:rsid w:val="002449B4"/>
    <w:rsid w:val="0024600B"/>
    <w:rsid w:val="0024768C"/>
    <w:rsid w:val="002509DA"/>
    <w:rsid w:val="0025281E"/>
    <w:rsid w:val="0025282F"/>
    <w:rsid w:val="00252E02"/>
    <w:rsid w:val="002554B6"/>
    <w:rsid w:val="00255CF8"/>
    <w:rsid w:val="002567D1"/>
    <w:rsid w:val="00256BC5"/>
    <w:rsid w:val="00257640"/>
    <w:rsid w:val="0026138C"/>
    <w:rsid w:val="0026385D"/>
    <w:rsid w:val="00264A87"/>
    <w:rsid w:val="00265190"/>
    <w:rsid w:val="002653A0"/>
    <w:rsid w:val="0026612C"/>
    <w:rsid w:val="0026673D"/>
    <w:rsid w:val="002703E6"/>
    <w:rsid w:val="00273035"/>
    <w:rsid w:val="00276205"/>
    <w:rsid w:val="00277CF8"/>
    <w:rsid w:val="00277E38"/>
    <w:rsid w:val="00281C6E"/>
    <w:rsid w:val="002821A7"/>
    <w:rsid w:val="00282C83"/>
    <w:rsid w:val="00283B87"/>
    <w:rsid w:val="0028446F"/>
    <w:rsid w:val="002844EB"/>
    <w:rsid w:val="00285779"/>
    <w:rsid w:val="002858C3"/>
    <w:rsid w:val="002875E0"/>
    <w:rsid w:val="00287B32"/>
    <w:rsid w:val="00291BB5"/>
    <w:rsid w:val="0029245C"/>
    <w:rsid w:val="00292D3E"/>
    <w:rsid w:val="002940AA"/>
    <w:rsid w:val="002941DA"/>
    <w:rsid w:val="0029497C"/>
    <w:rsid w:val="0029515E"/>
    <w:rsid w:val="002957C0"/>
    <w:rsid w:val="0029588D"/>
    <w:rsid w:val="002A088A"/>
    <w:rsid w:val="002A0A0A"/>
    <w:rsid w:val="002A2889"/>
    <w:rsid w:val="002A29F2"/>
    <w:rsid w:val="002A2DBF"/>
    <w:rsid w:val="002A4292"/>
    <w:rsid w:val="002A4790"/>
    <w:rsid w:val="002A48D2"/>
    <w:rsid w:val="002A4BD9"/>
    <w:rsid w:val="002A6A9E"/>
    <w:rsid w:val="002A7D8E"/>
    <w:rsid w:val="002B06F7"/>
    <w:rsid w:val="002B096E"/>
    <w:rsid w:val="002B0F4E"/>
    <w:rsid w:val="002B1189"/>
    <w:rsid w:val="002B36E9"/>
    <w:rsid w:val="002B3B66"/>
    <w:rsid w:val="002B4CE7"/>
    <w:rsid w:val="002B6171"/>
    <w:rsid w:val="002B672B"/>
    <w:rsid w:val="002B6887"/>
    <w:rsid w:val="002B7948"/>
    <w:rsid w:val="002C2AFE"/>
    <w:rsid w:val="002C2C86"/>
    <w:rsid w:val="002C4198"/>
    <w:rsid w:val="002C4D5C"/>
    <w:rsid w:val="002C5BB0"/>
    <w:rsid w:val="002C6763"/>
    <w:rsid w:val="002D0B40"/>
    <w:rsid w:val="002D2597"/>
    <w:rsid w:val="002D27A6"/>
    <w:rsid w:val="002D45DE"/>
    <w:rsid w:val="002D57A1"/>
    <w:rsid w:val="002D590F"/>
    <w:rsid w:val="002D6DAC"/>
    <w:rsid w:val="002D72F9"/>
    <w:rsid w:val="002E1938"/>
    <w:rsid w:val="002E364A"/>
    <w:rsid w:val="002E3EBC"/>
    <w:rsid w:val="002E5CA8"/>
    <w:rsid w:val="002E666B"/>
    <w:rsid w:val="002E718C"/>
    <w:rsid w:val="002F0413"/>
    <w:rsid w:val="002F048B"/>
    <w:rsid w:val="002F0834"/>
    <w:rsid w:val="002F185D"/>
    <w:rsid w:val="002F23D4"/>
    <w:rsid w:val="002F23E2"/>
    <w:rsid w:val="002F3DBE"/>
    <w:rsid w:val="002F6294"/>
    <w:rsid w:val="002F68BB"/>
    <w:rsid w:val="002F7D9B"/>
    <w:rsid w:val="002F7EFD"/>
    <w:rsid w:val="00300654"/>
    <w:rsid w:val="003055A5"/>
    <w:rsid w:val="00305FE0"/>
    <w:rsid w:val="00306929"/>
    <w:rsid w:val="0030754F"/>
    <w:rsid w:val="0030799B"/>
    <w:rsid w:val="00307BE8"/>
    <w:rsid w:val="00311F1B"/>
    <w:rsid w:val="00312103"/>
    <w:rsid w:val="00312668"/>
    <w:rsid w:val="0031448E"/>
    <w:rsid w:val="00314946"/>
    <w:rsid w:val="003155B4"/>
    <w:rsid w:val="00321E92"/>
    <w:rsid w:val="00323427"/>
    <w:rsid w:val="003245C4"/>
    <w:rsid w:val="003249E2"/>
    <w:rsid w:val="0032555D"/>
    <w:rsid w:val="0032682D"/>
    <w:rsid w:val="00327A6F"/>
    <w:rsid w:val="003302FC"/>
    <w:rsid w:val="00330462"/>
    <w:rsid w:val="00330512"/>
    <w:rsid w:val="00330769"/>
    <w:rsid w:val="00331638"/>
    <w:rsid w:val="003326D2"/>
    <w:rsid w:val="00332FAB"/>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19F1"/>
    <w:rsid w:val="003530AF"/>
    <w:rsid w:val="00353189"/>
    <w:rsid w:val="00355FA6"/>
    <w:rsid w:val="0036016F"/>
    <w:rsid w:val="00360C34"/>
    <w:rsid w:val="0036144A"/>
    <w:rsid w:val="00361BF7"/>
    <w:rsid w:val="003632D0"/>
    <w:rsid w:val="0036388C"/>
    <w:rsid w:val="00363B28"/>
    <w:rsid w:val="00364D89"/>
    <w:rsid w:val="00365192"/>
    <w:rsid w:val="003664ED"/>
    <w:rsid w:val="00367AD9"/>
    <w:rsid w:val="00367EB5"/>
    <w:rsid w:val="00370E6D"/>
    <w:rsid w:val="00371F87"/>
    <w:rsid w:val="0037265C"/>
    <w:rsid w:val="003733AD"/>
    <w:rsid w:val="00373663"/>
    <w:rsid w:val="00373ADB"/>
    <w:rsid w:val="00373F42"/>
    <w:rsid w:val="00377A4B"/>
    <w:rsid w:val="00380DD3"/>
    <w:rsid w:val="003824D2"/>
    <w:rsid w:val="00383CCC"/>
    <w:rsid w:val="0038677E"/>
    <w:rsid w:val="00390F67"/>
    <w:rsid w:val="00391956"/>
    <w:rsid w:val="0039314E"/>
    <w:rsid w:val="003949CB"/>
    <w:rsid w:val="003950FE"/>
    <w:rsid w:val="00395B31"/>
    <w:rsid w:val="00396368"/>
    <w:rsid w:val="003A00A4"/>
    <w:rsid w:val="003A01F5"/>
    <w:rsid w:val="003A154F"/>
    <w:rsid w:val="003A173C"/>
    <w:rsid w:val="003A1778"/>
    <w:rsid w:val="003A358D"/>
    <w:rsid w:val="003A418F"/>
    <w:rsid w:val="003A6E76"/>
    <w:rsid w:val="003B01FD"/>
    <w:rsid w:val="003B0A2F"/>
    <w:rsid w:val="003B0FC6"/>
    <w:rsid w:val="003B28E1"/>
    <w:rsid w:val="003B4FB2"/>
    <w:rsid w:val="003B5BA8"/>
    <w:rsid w:val="003B62EC"/>
    <w:rsid w:val="003B67A9"/>
    <w:rsid w:val="003B6BB1"/>
    <w:rsid w:val="003B7C83"/>
    <w:rsid w:val="003C09BB"/>
    <w:rsid w:val="003C35A7"/>
    <w:rsid w:val="003C3D97"/>
    <w:rsid w:val="003C4584"/>
    <w:rsid w:val="003C5895"/>
    <w:rsid w:val="003C5D5D"/>
    <w:rsid w:val="003C5F94"/>
    <w:rsid w:val="003C6971"/>
    <w:rsid w:val="003C7197"/>
    <w:rsid w:val="003D02B2"/>
    <w:rsid w:val="003D231B"/>
    <w:rsid w:val="003D261D"/>
    <w:rsid w:val="003D309B"/>
    <w:rsid w:val="003D3312"/>
    <w:rsid w:val="003D4202"/>
    <w:rsid w:val="003D48CA"/>
    <w:rsid w:val="003D6010"/>
    <w:rsid w:val="003D795B"/>
    <w:rsid w:val="003D7E02"/>
    <w:rsid w:val="003E0253"/>
    <w:rsid w:val="003E206D"/>
    <w:rsid w:val="003E2C41"/>
    <w:rsid w:val="003E3000"/>
    <w:rsid w:val="003E37AD"/>
    <w:rsid w:val="003E3A34"/>
    <w:rsid w:val="003E4032"/>
    <w:rsid w:val="003E4EED"/>
    <w:rsid w:val="003E6BF5"/>
    <w:rsid w:val="003E7713"/>
    <w:rsid w:val="003F01B9"/>
    <w:rsid w:val="003F6325"/>
    <w:rsid w:val="003F67B4"/>
    <w:rsid w:val="003F7191"/>
    <w:rsid w:val="003F73F1"/>
    <w:rsid w:val="003F7768"/>
    <w:rsid w:val="003F7E90"/>
    <w:rsid w:val="00400BDA"/>
    <w:rsid w:val="00402699"/>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590C"/>
    <w:rsid w:val="00440B69"/>
    <w:rsid w:val="00440D1B"/>
    <w:rsid w:val="004421AE"/>
    <w:rsid w:val="0044234C"/>
    <w:rsid w:val="0044331C"/>
    <w:rsid w:val="004437DA"/>
    <w:rsid w:val="00443C74"/>
    <w:rsid w:val="00444CFF"/>
    <w:rsid w:val="00447034"/>
    <w:rsid w:val="00447E62"/>
    <w:rsid w:val="00450845"/>
    <w:rsid w:val="00450C8D"/>
    <w:rsid w:val="004519EA"/>
    <w:rsid w:val="00451F3C"/>
    <w:rsid w:val="004541B6"/>
    <w:rsid w:val="00455421"/>
    <w:rsid w:val="0045719A"/>
    <w:rsid w:val="00457B88"/>
    <w:rsid w:val="00460CEC"/>
    <w:rsid w:val="00464A5A"/>
    <w:rsid w:val="0046510D"/>
    <w:rsid w:val="004651EE"/>
    <w:rsid w:val="00465B1D"/>
    <w:rsid w:val="00466B67"/>
    <w:rsid w:val="0047044B"/>
    <w:rsid w:val="004705F6"/>
    <w:rsid w:val="00470A54"/>
    <w:rsid w:val="004726E0"/>
    <w:rsid w:val="0047270D"/>
    <w:rsid w:val="00473629"/>
    <w:rsid w:val="00473F1A"/>
    <w:rsid w:val="00474698"/>
    <w:rsid w:val="004750CF"/>
    <w:rsid w:val="0048088F"/>
    <w:rsid w:val="004815A9"/>
    <w:rsid w:val="004834F7"/>
    <w:rsid w:val="00484669"/>
    <w:rsid w:val="00484817"/>
    <w:rsid w:val="00484E4C"/>
    <w:rsid w:val="00485E04"/>
    <w:rsid w:val="0049033A"/>
    <w:rsid w:val="0049056A"/>
    <w:rsid w:val="00490D59"/>
    <w:rsid w:val="00490F36"/>
    <w:rsid w:val="00491A08"/>
    <w:rsid w:val="0049226C"/>
    <w:rsid w:val="004927FC"/>
    <w:rsid w:val="00493A98"/>
    <w:rsid w:val="00494EF8"/>
    <w:rsid w:val="00497217"/>
    <w:rsid w:val="00497276"/>
    <w:rsid w:val="004A3354"/>
    <w:rsid w:val="004A3956"/>
    <w:rsid w:val="004A7ACC"/>
    <w:rsid w:val="004A7FD5"/>
    <w:rsid w:val="004B0F17"/>
    <w:rsid w:val="004B1BBD"/>
    <w:rsid w:val="004B1C89"/>
    <w:rsid w:val="004B2346"/>
    <w:rsid w:val="004B4372"/>
    <w:rsid w:val="004B48E5"/>
    <w:rsid w:val="004C07DC"/>
    <w:rsid w:val="004C112F"/>
    <w:rsid w:val="004C2196"/>
    <w:rsid w:val="004C23F9"/>
    <w:rsid w:val="004C250C"/>
    <w:rsid w:val="004C4F13"/>
    <w:rsid w:val="004C4FD2"/>
    <w:rsid w:val="004C56E1"/>
    <w:rsid w:val="004D05D0"/>
    <w:rsid w:val="004D1C37"/>
    <w:rsid w:val="004D1EC8"/>
    <w:rsid w:val="004D30C6"/>
    <w:rsid w:val="004D4326"/>
    <w:rsid w:val="004D46CA"/>
    <w:rsid w:val="004D4EFF"/>
    <w:rsid w:val="004D5734"/>
    <w:rsid w:val="004D58A4"/>
    <w:rsid w:val="004D6F93"/>
    <w:rsid w:val="004D706C"/>
    <w:rsid w:val="004D7862"/>
    <w:rsid w:val="004E00C7"/>
    <w:rsid w:val="004E27BD"/>
    <w:rsid w:val="004E3310"/>
    <w:rsid w:val="004E6109"/>
    <w:rsid w:val="004E6186"/>
    <w:rsid w:val="004E6400"/>
    <w:rsid w:val="004E73FC"/>
    <w:rsid w:val="004E7862"/>
    <w:rsid w:val="004F068C"/>
    <w:rsid w:val="004F08E0"/>
    <w:rsid w:val="004F1834"/>
    <w:rsid w:val="004F361F"/>
    <w:rsid w:val="004F46B6"/>
    <w:rsid w:val="004F5C53"/>
    <w:rsid w:val="004F5D2F"/>
    <w:rsid w:val="00502571"/>
    <w:rsid w:val="00502FFF"/>
    <w:rsid w:val="005033E5"/>
    <w:rsid w:val="00504126"/>
    <w:rsid w:val="00505E78"/>
    <w:rsid w:val="00506556"/>
    <w:rsid w:val="00506676"/>
    <w:rsid w:val="00510880"/>
    <w:rsid w:val="005108B0"/>
    <w:rsid w:val="00513948"/>
    <w:rsid w:val="0051646B"/>
    <w:rsid w:val="005173E0"/>
    <w:rsid w:val="00521ED1"/>
    <w:rsid w:val="00523A1D"/>
    <w:rsid w:val="00523D1A"/>
    <w:rsid w:val="00526AD4"/>
    <w:rsid w:val="00527817"/>
    <w:rsid w:val="00527BE5"/>
    <w:rsid w:val="00530635"/>
    <w:rsid w:val="00530B62"/>
    <w:rsid w:val="00532616"/>
    <w:rsid w:val="005329D6"/>
    <w:rsid w:val="00532AFD"/>
    <w:rsid w:val="00536809"/>
    <w:rsid w:val="00536EAC"/>
    <w:rsid w:val="0054234E"/>
    <w:rsid w:val="005440EC"/>
    <w:rsid w:val="00544117"/>
    <w:rsid w:val="0055140C"/>
    <w:rsid w:val="005538E5"/>
    <w:rsid w:val="00554C06"/>
    <w:rsid w:val="00556529"/>
    <w:rsid w:val="0055663C"/>
    <w:rsid w:val="00557515"/>
    <w:rsid w:val="00557D49"/>
    <w:rsid w:val="005605B1"/>
    <w:rsid w:val="005607E8"/>
    <w:rsid w:val="00561A2F"/>
    <w:rsid w:val="00561C03"/>
    <w:rsid w:val="00562DC9"/>
    <w:rsid w:val="0056300E"/>
    <w:rsid w:val="00564755"/>
    <w:rsid w:val="005657D1"/>
    <w:rsid w:val="00565B1E"/>
    <w:rsid w:val="00566284"/>
    <w:rsid w:val="00566C1E"/>
    <w:rsid w:val="00566CBC"/>
    <w:rsid w:val="005671E2"/>
    <w:rsid w:val="005673AE"/>
    <w:rsid w:val="005703A5"/>
    <w:rsid w:val="005705D3"/>
    <w:rsid w:val="005727CA"/>
    <w:rsid w:val="00572910"/>
    <w:rsid w:val="00572A00"/>
    <w:rsid w:val="005758FC"/>
    <w:rsid w:val="0057674B"/>
    <w:rsid w:val="00576D76"/>
    <w:rsid w:val="00576F22"/>
    <w:rsid w:val="00582225"/>
    <w:rsid w:val="00583D22"/>
    <w:rsid w:val="005843AF"/>
    <w:rsid w:val="00587A8F"/>
    <w:rsid w:val="00591502"/>
    <w:rsid w:val="005921A4"/>
    <w:rsid w:val="005966FA"/>
    <w:rsid w:val="005A1C58"/>
    <w:rsid w:val="005A21D9"/>
    <w:rsid w:val="005A2926"/>
    <w:rsid w:val="005A2FCC"/>
    <w:rsid w:val="005A3332"/>
    <w:rsid w:val="005A3639"/>
    <w:rsid w:val="005A3A0E"/>
    <w:rsid w:val="005A414B"/>
    <w:rsid w:val="005A5028"/>
    <w:rsid w:val="005B0152"/>
    <w:rsid w:val="005B2413"/>
    <w:rsid w:val="005B2A4F"/>
    <w:rsid w:val="005B2FB4"/>
    <w:rsid w:val="005B35FF"/>
    <w:rsid w:val="005B3611"/>
    <w:rsid w:val="005B4590"/>
    <w:rsid w:val="005B525B"/>
    <w:rsid w:val="005B7A41"/>
    <w:rsid w:val="005C019E"/>
    <w:rsid w:val="005C27E3"/>
    <w:rsid w:val="005C398C"/>
    <w:rsid w:val="005C44FD"/>
    <w:rsid w:val="005C5DEC"/>
    <w:rsid w:val="005C78E3"/>
    <w:rsid w:val="005D0C40"/>
    <w:rsid w:val="005D1C98"/>
    <w:rsid w:val="005D2370"/>
    <w:rsid w:val="005D3001"/>
    <w:rsid w:val="005D3281"/>
    <w:rsid w:val="005D53AF"/>
    <w:rsid w:val="005D670F"/>
    <w:rsid w:val="005D6B9F"/>
    <w:rsid w:val="005E0BCF"/>
    <w:rsid w:val="005E192B"/>
    <w:rsid w:val="005E304D"/>
    <w:rsid w:val="005E32CC"/>
    <w:rsid w:val="005E35A1"/>
    <w:rsid w:val="005E3B33"/>
    <w:rsid w:val="005E494B"/>
    <w:rsid w:val="005E6C37"/>
    <w:rsid w:val="005E6CC6"/>
    <w:rsid w:val="005F087D"/>
    <w:rsid w:val="005F424D"/>
    <w:rsid w:val="005F5D05"/>
    <w:rsid w:val="005F5E0B"/>
    <w:rsid w:val="005F6390"/>
    <w:rsid w:val="00601461"/>
    <w:rsid w:val="00603FC2"/>
    <w:rsid w:val="006048AA"/>
    <w:rsid w:val="006049F5"/>
    <w:rsid w:val="0060659E"/>
    <w:rsid w:val="0060742B"/>
    <w:rsid w:val="00610D76"/>
    <w:rsid w:val="00612241"/>
    <w:rsid w:val="006132DB"/>
    <w:rsid w:val="00613B2D"/>
    <w:rsid w:val="00613B66"/>
    <w:rsid w:val="00613DA9"/>
    <w:rsid w:val="00621858"/>
    <w:rsid w:val="006228F9"/>
    <w:rsid w:val="00623C4E"/>
    <w:rsid w:val="0062408C"/>
    <w:rsid w:val="00624EEB"/>
    <w:rsid w:val="00627EFF"/>
    <w:rsid w:val="006302C0"/>
    <w:rsid w:val="0063155F"/>
    <w:rsid w:val="00633D1F"/>
    <w:rsid w:val="006358CB"/>
    <w:rsid w:val="0063761A"/>
    <w:rsid w:val="00640813"/>
    <w:rsid w:val="00640F31"/>
    <w:rsid w:val="00641025"/>
    <w:rsid w:val="00641B9B"/>
    <w:rsid w:val="0064248F"/>
    <w:rsid w:val="00642610"/>
    <w:rsid w:val="006444C0"/>
    <w:rsid w:val="0064456F"/>
    <w:rsid w:val="006449C1"/>
    <w:rsid w:val="00645055"/>
    <w:rsid w:val="00645C04"/>
    <w:rsid w:val="00646459"/>
    <w:rsid w:val="0064695B"/>
    <w:rsid w:val="0065256F"/>
    <w:rsid w:val="00652E4B"/>
    <w:rsid w:val="00653505"/>
    <w:rsid w:val="00653E95"/>
    <w:rsid w:val="006545E1"/>
    <w:rsid w:val="00654F6E"/>
    <w:rsid w:val="006559BC"/>
    <w:rsid w:val="0066092E"/>
    <w:rsid w:val="00661E78"/>
    <w:rsid w:val="00662F32"/>
    <w:rsid w:val="00664CD8"/>
    <w:rsid w:val="00666F57"/>
    <w:rsid w:val="0066788A"/>
    <w:rsid w:val="00670AC5"/>
    <w:rsid w:val="00670D46"/>
    <w:rsid w:val="00672011"/>
    <w:rsid w:val="0067261C"/>
    <w:rsid w:val="00672AEE"/>
    <w:rsid w:val="00672CB5"/>
    <w:rsid w:val="00672DEE"/>
    <w:rsid w:val="00672FAD"/>
    <w:rsid w:val="00675A99"/>
    <w:rsid w:val="0067624E"/>
    <w:rsid w:val="00676FBA"/>
    <w:rsid w:val="006802F6"/>
    <w:rsid w:val="0068056E"/>
    <w:rsid w:val="00680EBF"/>
    <w:rsid w:val="0068391F"/>
    <w:rsid w:val="00683BE6"/>
    <w:rsid w:val="00686536"/>
    <w:rsid w:val="00686D25"/>
    <w:rsid w:val="0069001D"/>
    <w:rsid w:val="0069017C"/>
    <w:rsid w:val="00690263"/>
    <w:rsid w:val="006902E1"/>
    <w:rsid w:val="00690602"/>
    <w:rsid w:val="006908B4"/>
    <w:rsid w:val="00692571"/>
    <w:rsid w:val="00693373"/>
    <w:rsid w:val="00694807"/>
    <w:rsid w:val="0069517C"/>
    <w:rsid w:val="00696596"/>
    <w:rsid w:val="0069670E"/>
    <w:rsid w:val="006970BB"/>
    <w:rsid w:val="006A00BB"/>
    <w:rsid w:val="006A3DE7"/>
    <w:rsid w:val="006A3EC5"/>
    <w:rsid w:val="006A4F11"/>
    <w:rsid w:val="006A69C7"/>
    <w:rsid w:val="006A6C29"/>
    <w:rsid w:val="006A707D"/>
    <w:rsid w:val="006B0E42"/>
    <w:rsid w:val="006B1D87"/>
    <w:rsid w:val="006B2A4C"/>
    <w:rsid w:val="006B2DFE"/>
    <w:rsid w:val="006B5207"/>
    <w:rsid w:val="006C4DF2"/>
    <w:rsid w:val="006C6229"/>
    <w:rsid w:val="006C66CE"/>
    <w:rsid w:val="006D020B"/>
    <w:rsid w:val="006D14A9"/>
    <w:rsid w:val="006D1B29"/>
    <w:rsid w:val="006D390D"/>
    <w:rsid w:val="006D3F1F"/>
    <w:rsid w:val="006D3F48"/>
    <w:rsid w:val="006D42AD"/>
    <w:rsid w:val="006D47E7"/>
    <w:rsid w:val="006D4A9A"/>
    <w:rsid w:val="006D6771"/>
    <w:rsid w:val="006E021E"/>
    <w:rsid w:val="006E205D"/>
    <w:rsid w:val="006E266C"/>
    <w:rsid w:val="006E4920"/>
    <w:rsid w:val="006E6003"/>
    <w:rsid w:val="006E6FFD"/>
    <w:rsid w:val="006E7652"/>
    <w:rsid w:val="006F1132"/>
    <w:rsid w:val="006F2900"/>
    <w:rsid w:val="006F35C2"/>
    <w:rsid w:val="006F49E3"/>
    <w:rsid w:val="006F5098"/>
    <w:rsid w:val="006F50E6"/>
    <w:rsid w:val="006F6FEF"/>
    <w:rsid w:val="006F70EE"/>
    <w:rsid w:val="006F7794"/>
    <w:rsid w:val="006F7A59"/>
    <w:rsid w:val="00700D21"/>
    <w:rsid w:val="007011DF"/>
    <w:rsid w:val="00703F39"/>
    <w:rsid w:val="0070611A"/>
    <w:rsid w:val="007063A4"/>
    <w:rsid w:val="007102D9"/>
    <w:rsid w:val="00712C22"/>
    <w:rsid w:val="00713483"/>
    <w:rsid w:val="00713EFF"/>
    <w:rsid w:val="00714D22"/>
    <w:rsid w:val="0071508C"/>
    <w:rsid w:val="0071680B"/>
    <w:rsid w:val="0072008C"/>
    <w:rsid w:val="00720B13"/>
    <w:rsid w:val="00722296"/>
    <w:rsid w:val="00722402"/>
    <w:rsid w:val="0072240F"/>
    <w:rsid w:val="00722A42"/>
    <w:rsid w:val="00723092"/>
    <w:rsid w:val="00723D7A"/>
    <w:rsid w:val="0072404A"/>
    <w:rsid w:val="0072405C"/>
    <w:rsid w:val="00724624"/>
    <w:rsid w:val="007248FB"/>
    <w:rsid w:val="00724EA9"/>
    <w:rsid w:val="00726195"/>
    <w:rsid w:val="00727CAA"/>
    <w:rsid w:val="00730B49"/>
    <w:rsid w:val="00731236"/>
    <w:rsid w:val="0073168E"/>
    <w:rsid w:val="00732412"/>
    <w:rsid w:val="00732A90"/>
    <w:rsid w:val="0073320D"/>
    <w:rsid w:val="007334BE"/>
    <w:rsid w:val="00733856"/>
    <w:rsid w:val="00734ECE"/>
    <w:rsid w:val="00737B76"/>
    <w:rsid w:val="00740A90"/>
    <w:rsid w:val="00740BCD"/>
    <w:rsid w:val="007438EB"/>
    <w:rsid w:val="00743B84"/>
    <w:rsid w:val="007443A1"/>
    <w:rsid w:val="0075000A"/>
    <w:rsid w:val="007500AE"/>
    <w:rsid w:val="0075056F"/>
    <w:rsid w:val="00750BA5"/>
    <w:rsid w:val="00751651"/>
    <w:rsid w:val="00753F21"/>
    <w:rsid w:val="00754D4E"/>
    <w:rsid w:val="007553D2"/>
    <w:rsid w:val="00755AE1"/>
    <w:rsid w:val="00756E3F"/>
    <w:rsid w:val="00757137"/>
    <w:rsid w:val="0076094A"/>
    <w:rsid w:val="007613B5"/>
    <w:rsid w:val="00762D71"/>
    <w:rsid w:val="00764682"/>
    <w:rsid w:val="00764B93"/>
    <w:rsid w:val="007670A4"/>
    <w:rsid w:val="00770837"/>
    <w:rsid w:val="00771BD2"/>
    <w:rsid w:val="007726CC"/>
    <w:rsid w:val="00772F5C"/>
    <w:rsid w:val="00773E71"/>
    <w:rsid w:val="00774B53"/>
    <w:rsid w:val="0077577E"/>
    <w:rsid w:val="007758F1"/>
    <w:rsid w:val="00775AE2"/>
    <w:rsid w:val="00775B3D"/>
    <w:rsid w:val="0077630D"/>
    <w:rsid w:val="00776445"/>
    <w:rsid w:val="00777383"/>
    <w:rsid w:val="00777A03"/>
    <w:rsid w:val="007805CD"/>
    <w:rsid w:val="00780A3D"/>
    <w:rsid w:val="00780DD3"/>
    <w:rsid w:val="00782A83"/>
    <w:rsid w:val="0078317C"/>
    <w:rsid w:val="00783286"/>
    <w:rsid w:val="00783B44"/>
    <w:rsid w:val="00783FB9"/>
    <w:rsid w:val="00784537"/>
    <w:rsid w:val="00785FEE"/>
    <w:rsid w:val="00787340"/>
    <w:rsid w:val="007874F0"/>
    <w:rsid w:val="007945D9"/>
    <w:rsid w:val="00794E6E"/>
    <w:rsid w:val="00795144"/>
    <w:rsid w:val="00795BCC"/>
    <w:rsid w:val="007A1AF6"/>
    <w:rsid w:val="007A2462"/>
    <w:rsid w:val="007A2BAE"/>
    <w:rsid w:val="007A4942"/>
    <w:rsid w:val="007A4963"/>
    <w:rsid w:val="007A5A20"/>
    <w:rsid w:val="007A6185"/>
    <w:rsid w:val="007A6D51"/>
    <w:rsid w:val="007B2DF8"/>
    <w:rsid w:val="007B32E3"/>
    <w:rsid w:val="007B36DC"/>
    <w:rsid w:val="007C066A"/>
    <w:rsid w:val="007C0E46"/>
    <w:rsid w:val="007C1370"/>
    <w:rsid w:val="007C193A"/>
    <w:rsid w:val="007C24AE"/>
    <w:rsid w:val="007C2530"/>
    <w:rsid w:val="007C448C"/>
    <w:rsid w:val="007C7188"/>
    <w:rsid w:val="007C752F"/>
    <w:rsid w:val="007C7C09"/>
    <w:rsid w:val="007D5900"/>
    <w:rsid w:val="007D594C"/>
    <w:rsid w:val="007D5D5D"/>
    <w:rsid w:val="007D66DE"/>
    <w:rsid w:val="007D7E49"/>
    <w:rsid w:val="007E0D95"/>
    <w:rsid w:val="007E2FC4"/>
    <w:rsid w:val="007E334D"/>
    <w:rsid w:val="007E37D3"/>
    <w:rsid w:val="007E436C"/>
    <w:rsid w:val="007E5A0F"/>
    <w:rsid w:val="007E66BE"/>
    <w:rsid w:val="007E6981"/>
    <w:rsid w:val="007F1355"/>
    <w:rsid w:val="007F21B8"/>
    <w:rsid w:val="007F711C"/>
    <w:rsid w:val="0080091E"/>
    <w:rsid w:val="0080224C"/>
    <w:rsid w:val="008022D2"/>
    <w:rsid w:val="00802A45"/>
    <w:rsid w:val="00803665"/>
    <w:rsid w:val="00805010"/>
    <w:rsid w:val="008102E5"/>
    <w:rsid w:val="00814E51"/>
    <w:rsid w:val="008152E6"/>
    <w:rsid w:val="00816252"/>
    <w:rsid w:val="008173A7"/>
    <w:rsid w:val="0081795A"/>
    <w:rsid w:val="0082068E"/>
    <w:rsid w:val="00821BCA"/>
    <w:rsid w:val="00824766"/>
    <w:rsid w:val="008279C2"/>
    <w:rsid w:val="0083161B"/>
    <w:rsid w:val="00832A68"/>
    <w:rsid w:val="00833979"/>
    <w:rsid w:val="00834E7F"/>
    <w:rsid w:val="00835EC6"/>
    <w:rsid w:val="00837403"/>
    <w:rsid w:val="00837A2E"/>
    <w:rsid w:val="00841155"/>
    <w:rsid w:val="008431D1"/>
    <w:rsid w:val="008437C5"/>
    <w:rsid w:val="00844684"/>
    <w:rsid w:val="00845905"/>
    <w:rsid w:val="00846CF2"/>
    <w:rsid w:val="00851217"/>
    <w:rsid w:val="008547AD"/>
    <w:rsid w:val="00854E0A"/>
    <w:rsid w:val="00854EB8"/>
    <w:rsid w:val="00854EF7"/>
    <w:rsid w:val="00856022"/>
    <w:rsid w:val="00857E34"/>
    <w:rsid w:val="008605B1"/>
    <w:rsid w:val="0086205A"/>
    <w:rsid w:val="00863AA7"/>
    <w:rsid w:val="00863DC3"/>
    <w:rsid w:val="0086606B"/>
    <w:rsid w:val="00866599"/>
    <w:rsid w:val="00866D71"/>
    <w:rsid w:val="00867637"/>
    <w:rsid w:val="00870B6E"/>
    <w:rsid w:val="00870DF3"/>
    <w:rsid w:val="00871A3A"/>
    <w:rsid w:val="00873DD9"/>
    <w:rsid w:val="0087454B"/>
    <w:rsid w:val="008768F1"/>
    <w:rsid w:val="008768FB"/>
    <w:rsid w:val="00876F3F"/>
    <w:rsid w:val="00876F4D"/>
    <w:rsid w:val="00877210"/>
    <w:rsid w:val="0088058F"/>
    <w:rsid w:val="008808B6"/>
    <w:rsid w:val="00882F48"/>
    <w:rsid w:val="00883DE0"/>
    <w:rsid w:val="00883E62"/>
    <w:rsid w:val="00886255"/>
    <w:rsid w:val="00886E93"/>
    <w:rsid w:val="0088777A"/>
    <w:rsid w:val="00890C9E"/>
    <w:rsid w:val="00891AF0"/>
    <w:rsid w:val="00893659"/>
    <w:rsid w:val="00894D4E"/>
    <w:rsid w:val="00895A34"/>
    <w:rsid w:val="008A1790"/>
    <w:rsid w:val="008A2E2A"/>
    <w:rsid w:val="008A5457"/>
    <w:rsid w:val="008A5663"/>
    <w:rsid w:val="008B0B92"/>
    <w:rsid w:val="008B298F"/>
    <w:rsid w:val="008B2A0D"/>
    <w:rsid w:val="008B4653"/>
    <w:rsid w:val="008B4877"/>
    <w:rsid w:val="008B4E87"/>
    <w:rsid w:val="008B5160"/>
    <w:rsid w:val="008B5A27"/>
    <w:rsid w:val="008B644A"/>
    <w:rsid w:val="008B6743"/>
    <w:rsid w:val="008C082A"/>
    <w:rsid w:val="008C0B28"/>
    <w:rsid w:val="008C1374"/>
    <w:rsid w:val="008C2164"/>
    <w:rsid w:val="008C7474"/>
    <w:rsid w:val="008D2BCD"/>
    <w:rsid w:val="008D2BF3"/>
    <w:rsid w:val="008D2ED2"/>
    <w:rsid w:val="008D3BBA"/>
    <w:rsid w:val="008D7342"/>
    <w:rsid w:val="008E025E"/>
    <w:rsid w:val="008E03F2"/>
    <w:rsid w:val="008E0846"/>
    <w:rsid w:val="008E16E0"/>
    <w:rsid w:val="008E4D43"/>
    <w:rsid w:val="008E5487"/>
    <w:rsid w:val="008E584E"/>
    <w:rsid w:val="008F2C16"/>
    <w:rsid w:val="008F38D4"/>
    <w:rsid w:val="008F570C"/>
    <w:rsid w:val="008F6636"/>
    <w:rsid w:val="008F7619"/>
    <w:rsid w:val="008F762E"/>
    <w:rsid w:val="009042F6"/>
    <w:rsid w:val="00904890"/>
    <w:rsid w:val="009057B8"/>
    <w:rsid w:val="00906618"/>
    <w:rsid w:val="00910565"/>
    <w:rsid w:val="009113DB"/>
    <w:rsid w:val="00912A59"/>
    <w:rsid w:val="00912D26"/>
    <w:rsid w:val="009134F0"/>
    <w:rsid w:val="00913A67"/>
    <w:rsid w:val="009147A4"/>
    <w:rsid w:val="0091558A"/>
    <w:rsid w:val="009162FC"/>
    <w:rsid w:val="0092237D"/>
    <w:rsid w:val="00922471"/>
    <w:rsid w:val="00922B9D"/>
    <w:rsid w:val="00923B76"/>
    <w:rsid w:val="00925B4B"/>
    <w:rsid w:val="00927A26"/>
    <w:rsid w:val="0093051E"/>
    <w:rsid w:val="009309BE"/>
    <w:rsid w:val="009322AF"/>
    <w:rsid w:val="00933193"/>
    <w:rsid w:val="00933234"/>
    <w:rsid w:val="00935AAC"/>
    <w:rsid w:val="009372E1"/>
    <w:rsid w:val="009436AF"/>
    <w:rsid w:val="00944CDB"/>
    <w:rsid w:val="00947B4A"/>
    <w:rsid w:val="009518E8"/>
    <w:rsid w:val="009538ED"/>
    <w:rsid w:val="00956CC1"/>
    <w:rsid w:val="00956FB1"/>
    <w:rsid w:val="00962D23"/>
    <w:rsid w:val="00962E42"/>
    <w:rsid w:val="009645CA"/>
    <w:rsid w:val="00964B36"/>
    <w:rsid w:val="00964CC2"/>
    <w:rsid w:val="0096535F"/>
    <w:rsid w:val="0096652C"/>
    <w:rsid w:val="009667D9"/>
    <w:rsid w:val="00966F35"/>
    <w:rsid w:val="0096747C"/>
    <w:rsid w:val="00970D99"/>
    <w:rsid w:val="009737D6"/>
    <w:rsid w:val="00973AF9"/>
    <w:rsid w:val="00975C23"/>
    <w:rsid w:val="00976BB9"/>
    <w:rsid w:val="009775D4"/>
    <w:rsid w:val="00984578"/>
    <w:rsid w:val="009845CD"/>
    <w:rsid w:val="00986867"/>
    <w:rsid w:val="00986A2B"/>
    <w:rsid w:val="00986E19"/>
    <w:rsid w:val="00986F8C"/>
    <w:rsid w:val="00992273"/>
    <w:rsid w:val="009929FD"/>
    <w:rsid w:val="00992F98"/>
    <w:rsid w:val="00993310"/>
    <w:rsid w:val="0099334D"/>
    <w:rsid w:val="009942F1"/>
    <w:rsid w:val="00994990"/>
    <w:rsid w:val="00996323"/>
    <w:rsid w:val="00996343"/>
    <w:rsid w:val="00996B0E"/>
    <w:rsid w:val="009A012C"/>
    <w:rsid w:val="009A0D3E"/>
    <w:rsid w:val="009A2310"/>
    <w:rsid w:val="009A2FA2"/>
    <w:rsid w:val="009A3220"/>
    <w:rsid w:val="009A3E68"/>
    <w:rsid w:val="009A41F8"/>
    <w:rsid w:val="009A4239"/>
    <w:rsid w:val="009A5E07"/>
    <w:rsid w:val="009A6E44"/>
    <w:rsid w:val="009B03F8"/>
    <w:rsid w:val="009B16B1"/>
    <w:rsid w:val="009B18B3"/>
    <w:rsid w:val="009B7D37"/>
    <w:rsid w:val="009C1DC1"/>
    <w:rsid w:val="009C1DF9"/>
    <w:rsid w:val="009C1F5A"/>
    <w:rsid w:val="009C2F3F"/>
    <w:rsid w:val="009C3CC4"/>
    <w:rsid w:val="009C4722"/>
    <w:rsid w:val="009C4AE2"/>
    <w:rsid w:val="009C7A16"/>
    <w:rsid w:val="009D1B26"/>
    <w:rsid w:val="009D1B8F"/>
    <w:rsid w:val="009D1E06"/>
    <w:rsid w:val="009D2B43"/>
    <w:rsid w:val="009D5FC6"/>
    <w:rsid w:val="009D644C"/>
    <w:rsid w:val="009D716E"/>
    <w:rsid w:val="009D7528"/>
    <w:rsid w:val="009E011A"/>
    <w:rsid w:val="009E110F"/>
    <w:rsid w:val="009E1555"/>
    <w:rsid w:val="009E3692"/>
    <w:rsid w:val="009E37B7"/>
    <w:rsid w:val="009E74A7"/>
    <w:rsid w:val="009F1FF7"/>
    <w:rsid w:val="009F2484"/>
    <w:rsid w:val="009F26CA"/>
    <w:rsid w:val="009F29B5"/>
    <w:rsid w:val="009F358D"/>
    <w:rsid w:val="009F35A8"/>
    <w:rsid w:val="009F3751"/>
    <w:rsid w:val="009F40C2"/>
    <w:rsid w:val="009F4FF4"/>
    <w:rsid w:val="009F6AF9"/>
    <w:rsid w:val="009F6F64"/>
    <w:rsid w:val="00A016D5"/>
    <w:rsid w:val="00A0187E"/>
    <w:rsid w:val="00A02465"/>
    <w:rsid w:val="00A05A24"/>
    <w:rsid w:val="00A06A63"/>
    <w:rsid w:val="00A07E4D"/>
    <w:rsid w:val="00A11AA9"/>
    <w:rsid w:val="00A129CC"/>
    <w:rsid w:val="00A1304D"/>
    <w:rsid w:val="00A13997"/>
    <w:rsid w:val="00A14DA9"/>
    <w:rsid w:val="00A15280"/>
    <w:rsid w:val="00A15FD3"/>
    <w:rsid w:val="00A17860"/>
    <w:rsid w:val="00A178F0"/>
    <w:rsid w:val="00A17D2B"/>
    <w:rsid w:val="00A20AF0"/>
    <w:rsid w:val="00A21A3C"/>
    <w:rsid w:val="00A22A3A"/>
    <w:rsid w:val="00A2506D"/>
    <w:rsid w:val="00A25F53"/>
    <w:rsid w:val="00A26A2D"/>
    <w:rsid w:val="00A3008B"/>
    <w:rsid w:val="00A30C83"/>
    <w:rsid w:val="00A30CC9"/>
    <w:rsid w:val="00A31880"/>
    <w:rsid w:val="00A35226"/>
    <w:rsid w:val="00A37A7F"/>
    <w:rsid w:val="00A41554"/>
    <w:rsid w:val="00A4228C"/>
    <w:rsid w:val="00A428D5"/>
    <w:rsid w:val="00A4293A"/>
    <w:rsid w:val="00A42A0D"/>
    <w:rsid w:val="00A4336F"/>
    <w:rsid w:val="00A441B3"/>
    <w:rsid w:val="00A46F52"/>
    <w:rsid w:val="00A47F50"/>
    <w:rsid w:val="00A5054D"/>
    <w:rsid w:val="00A51859"/>
    <w:rsid w:val="00A52CB9"/>
    <w:rsid w:val="00A53CCF"/>
    <w:rsid w:val="00A53D03"/>
    <w:rsid w:val="00A544CD"/>
    <w:rsid w:val="00A5501B"/>
    <w:rsid w:val="00A558CC"/>
    <w:rsid w:val="00A55F77"/>
    <w:rsid w:val="00A567B3"/>
    <w:rsid w:val="00A56D07"/>
    <w:rsid w:val="00A57FF6"/>
    <w:rsid w:val="00A6025F"/>
    <w:rsid w:val="00A60479"/>
    <w:rsid w:val="00A605F6"/>
    <w:rsid w:val="00A61E4C"/>
    <w:rsid w:val="00A63B97"/>
    <w:rsid w:val="00A649D0"/>
    <w:rsid w:val="00A652A5"/>
    <w:rsid w:val="00A65980"/>
    <w:rsid w:val="00A673F2"/>
    <w:rsid w:val="00A721FD"/>
    <w:rsid w:val="00A72A11"/>
    <w:rsid w:val="00A742C6"/>
    <w:rsid w:val="00A743AD"/>
    <w:rsid w:val="00A74472"/>
    <w:rsid w:val="00A75EAC"/>
    <w:rsid w:val="00A81357"/>
    <w:rsid w:val="00A8157F"/>
    <w:rsid w:val="00A816D2"/>
    <w:rsid w:val="00A8227A"/>
    <w:rsid w:val="00A833BF"/>
    <w:rsid w:val="00A83482"/>
    <w:rsid w:val="00A83A85"/>
    <w:rsid w:val="00A852CC"/>
    <w:rsid w:val="00A872D8"/>
    <w:rsid w:val="00A87BF7"/>
    <w:rsid w:val="00A87C89"/>
    <w:rsid w:val="00A90981"/>
    <w:rsid w:val="00A92F60"/>
    <w:rsid w:val="00A95AE8"/>
    <w:rsid w:val="00A96B4D"/>
    <w:rsid w:val="00A96D03"/>
    <w:rsid w:val="00A971BF"/>
    <w:rsid w:val="00A97966"/>
    <w:rsid w:val="00A97A5B"/>
    <w:rsid w:val="00AA0687"/>
    <w:rsid w:val="00AA23C7"/>
    <w:rsid w:val="00AA3322"/>
    <w:rsid w:val="00AA3AC3"/>
    <w:rsid w:val="00AA5747"/>
    <w:rsid w:val="00AA6FB0"/>
    <w:rsid w:val="00AA7220"/>
    <w:rsid w:val="00AB2466"/>
    <w:rsid w:val="00AB309F"/>
    <w:rsid w:val="00AB33B7"/>
    <w:rsid w:val="00AB4CF2"/>
    <w:rsid w:val="00AB5A50"/>
    <w:rsid w:val="00AB5ECD"/>
    <w:rsid w:val="00AB6142"/>
    <w:rsid w:val="00AB62CA"/>
    <w:rsid w:val="00AB7759"/>
    <w:rsid w:val="00AC2798"/>
    <w:rsid w:val="00AC55D8"/>
    <w:rsid w:val="00AC68D3"/>
    <w:rsid w:val="00AC727B"/>
    <w:rsid w:val="00AC761F"/>
    <w:rsid w:val="00AC79BB"/>
    <w:rsid w:val="00AD08C6"/>
    <w:rsid w:val="00AD1038"/>
    <w:rsid w:val="00AD154D"/>
    <w:rsid w:val="00AD1F20"/>
    <w:rsid w:val="00AD2273"/>
    <w:rsid w:val="00AD24B8"/>
    <w:rsid w:val="00AD3793"/>
    <w:rsid w:val="00AD52EC"/>
    <w:rsid w:val="00AD540D"/>
    <w:rsid w:val="00AD5957"/>
    <w:rsid w:val="00AD6D19"/>
    <w:rsid w:val="00AD6D3C"/>
    <w:rsid w:val="00AE21D3"/>
    <w:rsid w:val="00AE3E83"/>
    <w:rsid w:val="00AF2D22"/>
    <w:rsid w:val="00AF75DA"/>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D60"/>
    <w:rsid w:val="00B17378"/>
    <w:rsid w:val="00B17531"/>
    <w:rsid w:val="00B20316"/>
    <w:rsid w:val="00B207FD"/>
    <w:rsid w:val="00B214C9"/>
    <w:rsid w:val="00B22B23"/>
    <w:rsid w:val="00B24BFB"/>
    <w:rsid w:val="00B26C08"/>
    <w:rsid w:val="00B27EA8"/>
    <w:rsid w:val="00B301C2"/>
    <w:rsid w:val="00B305E0"/>
    <w:rsid w:val="00B33140"/>
    <w:rsid w:val="00B3360F"/>
    <w:rsid w:val="00B34D19"/>
    <w:rsid w:val="00B3603C"/>
    <w:rsid w:val="00B37E7F"/>
    <w:rsid w:val="00B4283E"/>
    <w:rsid w:val="00B42DA2"/>
    <w:rsid w:val="00B4475A"/>
    <w:rsid w:val="00B45DCB"/>
    <w:rsid w:val="00B468C3"/>
    <w:rsid w:val="00B4796E"/>
    <w:rsid w:val="00B5117A"/>
    <w:rsid w:val="00B51415"/>
    <w:rsid w:val="00B51477"/>
    <w:rsid w:val="00B54026"/>
    <w:rsid w:val="00B541DA"/>
    <w:rsid w:val="00B54D9B"/>
    <w:rsid w:val="00B565F9"/>
    <w:rsid w:val="00B61565"/>
    <w:rsid w:val="00B617FF"/>
    <w:rsid w:val="00B61835"/>
    <w:rsid w:val="00B618E0"/>
    <w:rsid w:val="00B61A8B"/>
    <w:rsid w:val="00B62AE1"/>
    <w:rsid w:val="00B637F8"/>
    <w:rsid w:val="00B63E76"/>
    <w:rsid w:val="00B65C29"/>
    <w:rsid w:val="00B66B9E"/>
    <w:rsid w:val="00B66E47"/>
    <w:rsid w:val="00B70F6D"/>
    <w:rsid w:val="00B71147"/>
    <w:rsid w:val="00B730C5"/>
    <w:rsid w:val="00B731BB"/>
    <w:rsid w:val="00B7469B"/>
    <w:rsid w:val="00B74DE7"/>
    <w:rsid w:val="00B74FA8"/>
    <w:rsid w:val="00B7724A"/>
    <w:rsid w:val="00B77C62"/>
    <w:rsid w:val="00B8105A"/>
    <w:rsid w:val="00B8240D"/>
    <w:rsid w:val="00B8696D"/>
    <w:rsid w:val="00B875AF"/>
    <w:rsid w:val="00B87C5B"/>
    <w:rsid w:val="00B90A26"/>
    <w:rsid w:val="00B91229"/>
    <w:rsid w:val="00B92E1B"/>
    <w:rsid w:val="00B956FC"/>
    <w:rsid w:val="00B959FD"/>
    <w:rsid w:val="00B95EFE"/>
    <w:rsid w:val="00B96B07"/>
    <w:rsid w:val="00B9722C"/>
    <w:rsid w:val="00BA0357"/>
    <w:rsid w:val="00BA1DB2"/>
    <w:rsid w:val="00BA1DFE"/>
    <w:rsid w:val="00BA30DC"/>
    <w:rsid w:val="00BA3DCA"/>
    <w:rsid w:val="00BA546D"/>
    <w:rsid w:val="00BA5B0F"/>
    <w:rsid w:val="00BA5BA5"/>
    <w:rsid w:val="00BA6D87"/>
    <w:rsid w:val="00BA6E71"/>
    <w:rsid w:val="00BA6F56"/>
    <w:rsid w:val="00BA7D72"/>
    <w:rsid w:val="00BB0E41"/>
    <w:rsid w:val="00BB481E"/>
    <w:rsid w:val="00BB4EFD"/>
    <w:rsid w:val="00BB4F3C"/>
    <w:rsid w:val="00BB538F"/>
    <w:rsid w:val="00BB5871"/>
    <w:rsid w:val="00BB71A7"/>
    <w:rsid w:val="00BB7857"/>
    <w:rsid w:val="00BB7F68"/>
    <w:rsid w:val="00BC0E97"/>
    <w:rsid w:val="00BC0ED5"/>
    <w:rsid w:val="00BC16FC"/>
    <w:rsid w:val="00BC355F"/>
    <w:rsid w:val="00BC4516"/>
    <w:rsid w:val="00BC4755"/>
    <w:rsid w:val="00BC505F"/>
    <w:rsid w:val="00BC7CE0"/>
    <w:rsid w:val="00BD02EA"/>
    <w:rsid w:val="00BD1DB8"/>
    <w:rsid w:val="00BD3161"/>
    <w:rsid w:val="00BD35CA"/>
    <w:rsid w:val="00BD397F"/>
    <w:rsid w:val="00BD3D82"/>
    <w:rsid w:val="00BD5C86"/>
    <w:rsid w:val="00BD5E4E"/>
    <w:rsid w:val="00BD681E"/>
    <w:rsid w:val="00BD6BE0"/>
    <w:rsid w:val="00BD74AC"/>
    <w:rsid w:val="00BE1490"/>
    <w:rsid w:val="00BE2570"/>
    <w:rsid w:val="00BE2A5F"/>
    <w:rsid w:val="00BE3BAA"/>
    <w:rsid w:val="00BE415C"/>
    <w:rsid w:val="00BE659B"/>
    <w:rsid w:val="00BF1FFB"/>
    <w:rsid w:val="00BF2B55"/>
    <w:rsid w:val="00BF2DC1"/>
    <w:rsid w:val="00BF2E7E"/>
    <w:rsid w:val="00BF2EA1"/>
    <w:rsid w:val="00BF3352"/>
    <w:rsid w:val="00BF3AB1"/>
    <w:rsid w:val="00BF3BD7"/>
    <w:rsid w:val="00BF720F"/>
    <w:rsid w:val="00BF7596"/>
    <w:rsid w:val="00C001D1"/>
    <w:rsid w:val="00C0022C"/>
    <w:rsid w:val="00C01AAF"/>
    <w:rsid w:val="00C07098"/>
    <w:rsid w:val="00C12687"/>
    <w:rsid w:val="00C12F8F"/>
    <w:rsid w:val="00C13CCD"/>
    <w:rsid w:val="00C145C5"/>
    <w:rsid w:val="00C170AC"/>
    <w:rsid w:val="00C17AA9"/>
    <w:rsid w:val="00C17BD4"/>
    <w:rsid w:val="00C20BDF"/>
    <w:rsid w:val="00C21E2F"/>
    <w:rsid w:val="00C2285E"/>
    <w:rsid w:val="00C24263"/>
    <w:rsid w:val="00C2442C"/>
    <w:rsid w:val="00C244CD"/>
    <w:rsid w:val="00C24F89"/>
    <w:rsid w:val="00C323F1"/>
    <w:rsid w:val="00C3284B"/>
    <w:rsid w:val="00C33DF4"/>
    <w:rsid w:val="00C35867"/>
    <w:rsid w:val="00C376E2"/>
    <w:rsid w:val="00C406F5"/>
    <w:rsid w:val="00C40FD6"/>
    <w:rsid w:val="00C42C6C"/>
    <w:rsid w:val="00C4308F"/>
    <w:rsid w:val="00C43D5A"/>
    <w:rsid w:val="00C45495"/>
    <w:rsid w:val="00C45C8B"/>
    <w:rsid w:val="00C45D8F"/>
    <w:rsid w:val="00C51413"/>
    <w:rsid w:val="00C52D8C"/>
    <w:rsid w:val="00C56F9C"/>
    <w:rsid w:val="00C60625"/>
    <w:rsid w:val="00C61963"/>
    <w:rsid w:val="00C62B03"/>
    <w:rsid w:val="00C62D96"/>
    <w:rsid w:val="00C648C5"/>
    <w:rsid w:val="00C65F0A"/>
    <w:rsid w:val="00C66D02"/>
    <w:rsid w:val="00C71272"/>
    <w:rsid w:val="00C714CF"/>
    <w:rsid w:val="00C73DA5"/>
    <w:rsid w:val="00C74A68"/>
    <w:rsid w:val="00C751BE"/>
    <w:rsid w:val="00C7573D"/>
    <w:rsid w:val="00C75880"/>
    <w:rsid w:val="00C76B24"/>
    <w:rsid w:val="00C77420"/>
    <w:rsid w:val="00C77BF9"/>
    <w:rsid w:val="00C8245E"/>
    <w:rsid w:val="00C82936"/>
    <w:rsid w:val="00C831C0"/>
    <w:rsid w:val="00C86102"/>
    <w:rsid w:val="00C86183"/>
    <w:rsid w:val="00C91E2D"/>
    <w:rsid w:val="00C923C4"/>
    <w:rsid w:val="00C932AE"/>
    <w:rsid w:val="00C959F0"/>
    <w:rsid w:val="00C95EC0"/>
    <w:rsid w:val="00C97C0F"/>
    <w:rsid w:val="00CA02DA"/>
    <w:rsid w:val="00CA0419"/>
    <w:rsid w:val="00CA0EA0"/>
    <w:rsid w:val="00CA1C77"/>
    <w:rsid w:val="00CA3FE3"/>
    <w:rsid w:val="00CA4099"/>
    <w:rsid w:val="00CA586B"/>
    <w:rsid w:val="00CA716C"/>
    <w:rsid w:val="00CA7F19"/>
    <w:rsid w:val="00CB0826"/>
    <w:rsid w:val="00CB10CC"/>
    <w:rsid w:val="00CB1549"/>
    <w:rsid w:val="00CB26AD"/>
    <w:rsid w:val="00CB3902"/>
    <w:rsid w:val="00CB47CA"/>
    <w:rsid w:val="00CB4A97"/>
    <w:rsid w:val="00CB54DD"/>
    <w:rsid w:val="00CB5969"/>
    <w:rsid w:val="00CB6619"/>
    <w:rsid w:val="00CB6DD5"/>
    <w:rsid w:val="00CB7AB0"/>
    <w:rsid w:val="00CC0821"/>
    <w:rsid w:val="00CC1B41"/>
    <w:rsid w:val="00CC27B1"/>
    <w:rsid w:val="00CC2E7D"/>
    <w:rsid w:val="00CC3D09"/>
    <w:rsid w:val="00CC3F0A"/>
    <w:rsid w:val="00CC4E28"/>
    <w:rsid w:val="00CC59AD"/>
    <w:rsid w:val="00CC5DE2"/>
    <w:rsid w:val="00CC7C0D"/>
    <w:rsid w:val="00CD07FE"/>
    <w:rsid w:val="00CD224B"/>
    <w:rsid w:val="00CD3121"/>
    <w:rsid w:val="00CD3C5F"/>
    <w:rsid w:val="00CD447A"/>
    <w:rsid w:val="00CD4663"/>
    <w:rsid w:val="00CE0359"/>
    <w:rsid w:val="00CE225F"/>
    <w:rsid w:val="00CE2C95"/>
    <w:rsid w:val="00CE32CD"/>
    <w:rsid w:val="00CE4EB5"/>
    <w:rsid w:val="00CF2D44"/>
    <w:rsid w:val="00D003D4"/>
    <w:rsid w:val="00D003F6"/>
    <w:rsid w:val="00D02972"/>
    <w:rsid w:val="00D04088"/>
    <w:rsid w:val="00D06153"/>
    <w:rsid w:val="00D06FC4"/>
    <w:rsid w:val="00D070B1"/>
    <w:rsid w:val="00D07601"/>
    <w:rsid w:val="00D10E64"/>
    <w:rsid w:val="00D12096"/>
    <w:rsid w:val="00D1412A"/>
    <w:rsid w:val="00D15E82"/>
    <w:rsid w:val="00D170E4"/>
    <w:rsid w:val="00D205E2"/>
    <w:rsid w:val="00D20871"/>
    <w:rsid w:val="00D208BD"/>
    <w:rsid w:val="00D208C6"/>
    <w:rsid w:val="00D20C75"/>
    <w:rsid w:val="00D2291E"/>
    <w:rsid w:val="00D24215"/>
    <w:rsid w:val="00D245D3"/>
    <w:rsid w:val="00D27B49"/>
    <w:rsid w:val="00D301C4"/>
    <w:rsid w:val="00D309C5"/>
    <w:rsid w:val="00D30B6C"/>
    <w:rsid w:val="00D32EA0"/>
    <w:rsid w:val="00D357F7"/>
    <w:rsid w:val="00D35BD9"/>
    <w:rsid w:val="00D363DA"/>
    <w:rsid w:val="00D366BE"/>
    <w:rsid w:val="00D36F07"/>
    <w:rsid w:val="00D378B1"/>
    <w:rsid w:val="00D4016D"/>
    <w:rsid w:val="00D41D92"/>
    <w:rsid w:val="00D42889"/>
    <w:rsid w:val="00D442DA"/>
    <w:rsid w:val="00D4501C"/>
    <w:rsid w:val="00D47444"/>
    <w:rsid w:val="00D50024"/>
    <w:rsid w:val="00D50362"/>
    <w:rsid w:val="00D50D82"/>
    <w:rsid w:val="00D51EAD"/>
    <w:rsid w:val="00D52739"/>
    <w:rsid w:val="00D52807"/>
    <w:rsid w:val="00D52CBC"/>
    <w:rsid w:val="00D52F55"/>
    <w:rsid w:val="00D539B2"/>
    <w:rsid w:val="00D54223"/>
    <w:rsid w:val="00D5429B"/>
    <w:rsid w:val="00D54552"/>
    <w:rsid w:val="00D54FBC"/>
    <w:rsid w:val="00D56CD7"/>
    <w:rsid w:val="00D5749A"/>
    <w:rsid w:val="00D61C20"/>
    <w:rsid w:val="00D64667"/>
    <w:rsid w:val="00D6561B"/>
    <w:rsid w:val="00D65793"/>
    <w:rsid w:val="00D675C1"/>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90025"/>
    <w:rsid w:val="00D9064B"/>
    <w:rsid w:val="00D91589"/>
    <w:rsid w:val="00D92DF7"/>
    <w:rsid w:val="00D936DA"/>
    <w:rsid w:val="00D9542D"/>
    <w:rsid w:val="00D95CAC"/>
    <w:rsid w:val="00D976D7"/>
    <w:rsid w:val="00D97730"/>
    <w:rsid w:val="00DA051C"/>
    <w:rsid w:val="00DA095C"/>
    <w:rsid w:val="00DA0FD6"/>
    <w:rsid w:val="00DA2594"/>
    <w:rsid w:val="00DA2B7E"/>
    <w:rsid w:val="00DA3FF5"/>
    <w:rsid w:val="00DA51FE"/>
    <w:rsid w:val="00DA557C"/>
    <w:rsid w:val="00DA601C"/>
    <w:rsid w:val="00DB0525"/>
    <w:rsid w:val="00DB0AAA"/>
    <w:rsid w:val="00DB10A6"/>
    <w:rsid w:val="00DB19D3"/>
    <w:rsid w:val="00DB4460"/>
    <w:rsid w:val="00DB72FA"/>
    <w:rsid w:val="00DC043C"/>
    <w:rsid w:val="00DC1E95"/>
    <w:rsid w:val="00DC2758"/>
    <w:rsid w:val="00DD056D"/>
    <w:rsid w:val="00DD15F4"/>
    <w:rsid w:val="00DD19F6"/>
    <w:rsid w:val="00DD1FFD"/>
    <w:rsid w:val="00DD24F9"/>
    <w:rsid w:val="00DD2660"/>
    <w:rsid w:val="00DD3D5F"/>
    <w:rsid w:val="00DD5B79"/>
    <w:rsid w:val="00DD6AC7"/>
    <w:rsid w:val="00DD6CFF"/>
    <w:rsid w:val="00DE17DF"/>
    <w:rsid w:val="00DE2865"/>
    <w:rsid w:val="00DE2DAE"/>
    <w:rsid w:val="00DE4EB5"/>
    <w:rsid w:val="00DE77F7"/>
    <w:rsid w:val="00DE7E61"/>
    <w:rsid w:val="00DF0920"/>
    <w:rsid w:val="00DF1704"/>
    <w:rsid w:val="00DF47EC"/>
    <w:rsid w:val="00DF4F31"/>
    <w:rsid w:val="00DF7F50"/>
    <w:rsid w:val="00DF7FD2"/>
    <w:rsid w:val="00E02707"/>
    <w:rsid w:val="00E027F7"/>
    <w:rsid w:val="00E05367"/>
    <w:rsid w:val="00E07B9C"/>
    <w:rsid w:val="00E10CE5"/>
    <w:rsid w:val="00E14A80"/>
    <w:rsid w:val="00E14C38"/>
    <w:rsid w:val="00E15D0A"/>
    <w:rsid w:val="00E16050"/>
    <w:rsid w:val="00E163DD"/>
    <w:rsid w:val="00E20260"/>
    <w:rsid w:val="00E2098A"/>
    <w:rsid w:val="00E20DE8"/>
    <w:rsid w:val="00E214C0"/>
    <w:rsid w:val="00E23376"/>
    <w:rsid w:val="00E2518A"/>
    <w:rsid w:val="00E2650C"/>
    <w:rsid w:val="00E26EB6"/>
    <w:rsid w:val="00E31ECF"/>
    <w:rsid w:val="00E344AE"/>
    <w:rsid w:val="00E355E4"/>
    <w:rsid w:val="00E3582E"/>
    <w:rsid w:val="00E36785"/>
    <w:rsid w:val="00E37336"/>
    <w:rsid w:val="00E400AC"/>
    <w:rsid w:val="00E40972"/>
    <w:rsid w:val="00E416CE"/>
    <w:rsid w:val="00E43EC8"/>
    <w:rsid w:val="00E460A6"/>
    <w:rsid w:val="00E46106"/>
    <w:rsid w:val="00E467BC"/>
    <w:rsid w:val="00E469B4"/>
    <w:rsid w:val="00E50229"/>
    <w:rsid w:val="00E518BC"/>
    <w:rsid w:val="00E52186"/>
    <w:rsid w:val="00E5289B"/>
    <w:rsid w:val="00E52DCF"/>
    <w:rsid w:val="00E52E55"/>
    <w:rsid w:val="00E5349F"/>
    <w:rsid w:val="00E55E94"/>
    <w:rsid w:val="00E56546"/>
    <w:rsid w:val="00E56A96"/>
    <w:rsid w:val="00E5719F"/>
    <w:rsid w:val="00E57485"/>
    <w:rsid w:val="00E60E35"/>
    <w:rsid w:val="00E62449"/>
    <w:rsid w:val="00E62AE3"/>
    <w:rsid w:val="00E62F05"/>
    <w:rsid w:val="00E66B50"/>
    <w:rsid w:val="00E67290"/>
    <w:rsid w:val="00E677BA"/>
    <w:rsid w:val="00E67AB9"/>
    <w:rsid w:val="00E67BC0"/>
    <w:rsid w:val="00E67ED4"/>
    <w:rsid w:val="00E706AF"/>
    <w:rsid w:val="00E73DF1"/>
    <w:rsid w:val="00E74F2A"/>
    <w:rsid w:val="00E7723B"/>
    <w:rsid w:val="00E77BB3"/>
    <w:rsid w:val="00E8005D"/>
    <w:rsid w:val="00E80C78"/>
    <w:rsid w:val="00E8102F"/>
    <w:rsid w:val="00E81751"/>
    <w:rsid w:val="00E8305B"/>
    <w:rsid w:val="00E84DA7"/>
    <w:rsid w:val="00E90837"/>
    <w:rsid w:val="00E91CDD"/>
    <w:rsid w:val="00E929A5"/>
    <w:rsid w:val="00E929FE"/>
    <w:rsid w:val="00E9304A"/>
    <w:rsid w:val="00E93329"/>
    <w:rsid w:val="00E934CD"/>
    <w:rsid w:val="00E94503"/>
    <w:rsid w:val="00E94995"/>
    <w:rsid w:val="00E94AA6"/>
    <w:rsid w:val="00EA18BD"/>
    <w:rsid w:val="00EA1942"/>
    <w:rsid w:val="00EA202C"/>
    <w:rsid w:val="00EA3E5B"/>
    <w:rsid w:val="00EA7411"/>
    <w:rsid w:val="00EA7F0F"/>
    <w:rsid w:val="00EB0E04"/>
    <w:rsid w:val="00EB2F57"/>
    <w:rsid w:val="00EB388A"/>
    <w:rsid w:val="00EB40BC"/>
    <w:rsid w:val="00EB46D4"/>
    <w:rsid w:val="00EB5BAF"/>
    <w:rsid w:val="00EB636D"/>
    <w:rsid w:val="00EB73C8"/>
    <w:rsid w:val="00EB7634"/>
    <w:rsid w:val="00EC1314"/>
    <w:rsid w:val="00EC1737"/>
    <w:rsid w:val="00EC2388"/>
    <w:rsid w:val="00EC6593"/>
    <w:rsid w:val="00EC726B"/>
    <w:rsid w:val="00ED1A7F"/>
    <w:rsid w:val="00ED2CD8"/>
    <w:rsid w:val="00ED3246"/>
    <w:rsid w:val="00ED3270"/>
    <w:rsid w:val="00ED445A"/>
    <w:rsid w:val="00ED6A2B"/>
    <w:rsid w:val="00ED78F9"/>
    <w:rsid w:val="00EE0790"/>
    <w:rsid w:val="00EE2978"/>
    <w:rsid w:val="00EE4796"/>
    <w:rsid w:val="00EE66A8"/>
    <w:rsid w:val="00EE68C8"/>
    <w:rsid w:val="00EE7485"/>
    <w:rsid w:val="00EF0DD3"/>
    <w:rsid w:val="00EF350C"/>
    <w:rsid w:val="00EF41C1"/>
    <w:rsid w:val="00EF5DCB"/>
    <w:rsid w:val="00EF63D7"/>
    <w:rsid w:val="00EF6C26"/>
    <w:rsid w:val="00F02203"/>
    <w:rsid w:val="00F03BE1"/>
    <w:rsid w:val="00F03F18"/>
    <w:rsid w:val="00F044BC"/>
    <w:rsid w:val="00F05182"/>
    <w:rsid w:val="00F05ACF"/>
    <w:rsid w:val="00F06059"/>
    <w:rsid w:val="00F06B02"/>
    <w:rsid w:val="00F10232"/>
    <w:rsid w:val="00F10938"/>
    <w:rsid w:val="00F10949"/>
    <w:rsid w:val="00F128B4"/>
    <w:rsid w:val="00F12AB6"/>
    <w:rsid w:val="00F13481"/>
    <w:rsid w:val="00F140DF"/>
    <w:rsid w:val="00F150BE"/>
    <w:rsid w:val="00F15955"/>
    <w:rsid w:val="00F16782"/>
    <w:rsid w:val="00F172F3"/>
    <w:rsid w:val="00F20F2E"/>
    <w:rsid w:val="00F21B64"/>
    <w:rsid w:val="00F23CE4"/>
    <w:rsid w:val="00F25539"/>
    <w:rsid w:val="00F26CEA"/>
    <w:rsid w:val="00F30DB4"/>
    <w:rsid w:val="00F3434F"/>
    <w:rsid w:val="00F40412"/>
    <w:rsid w:val="00F40CAF"/>
    <w:rsid w:val="00F40D5B"/>
    <w:rsid w:val="00F40D93"/>
    <w:rsid w:val="00F416BE"/>
    <w:rsid w:val="00F42311"/>
    <w:rsid w:val="00F43946"/>
    <w:rsid w:val="00F46000"/>
    <w:rsid w:val="00F4614C"/>
    <w:rsid w:val="00F4653F"/>
    <w:rsid w:val="00F47378"/>
    <w:rsid w:val="00F4799D"/>
    <w:rsid w:val="00F47F2E"/>
    <w:rsid w:val="00F525E0"/>
    <w:rsid w:val="00F5260A"/>
    <w:rsid w:val="00F5284D"/>
    <w:rsid w:val="00F52AB8"/>
    <w:rsid w:val="00F5529A"/>
    <w:rsid w:val="00F55744"/>
    <w:rsid w:val="00F55903"/>
    <w:rsid w:val="00F55A95"/>
    <w:rsid w:val="00F55C62"/>
    <w:rsid w:val="00F571C4"/>
    <w:rsid w:val="00F573EC"/>
    <w:rsid w:val="00F575C0"/>
    <w:rsid w:val="00F61207"/>
    <w:rsid w:val="00F6177C"/>
    <w:rsid w:val="00F62594"/>
    <w:rsid w:val="00F62CEF"/>
    <w:rsid w:val="00F64CF9"/>
    <w:rsid w:val="00F6517F"/>
    <w:rsid w:val="00F673E6"/>
    <w:rsid w:val="00F678BA"/>
    <w:rsid w:val="00F67D99"/>
    <w:rsid w:val="00F67E38"/>
    <w:rsid w:val="00F71998"/>
    <w:rsid w:val="00F749FC"/>
    <w:rsid w:val="00F753A7"/>
    <w:rsid w:val="00F760F0"/>
    <w:rsid w:val="00F76EBB"/>
    <w:rsid w:val="00F77B3D"/>
    <w:rsid w:val="00F817FB"/>
    <w:rsid w:val="00F818A5"/>
    <w:rsid w:val="00F83D53"/>
    <w:rsid w:val="00F84D7B"/>
    <w:rsid w:val="00F8576B"/>
    <w:rsid w:val="00F87076"/>
    <w:rsid w:val="00F878B7"/>
    <w:rsid w:val="00F87E2C"/>
    <w:rsid w:val="00F9248E"/>
    <w:rsid w:val="00F9307C"/>
    <w:rsid w:val="00F9383D"/>
    <w:rsid w:val="00F9412E"/>
    <w:rsid w:val="00F94F7C"/>
    <w:rsid w:val="00F9594C"/>
    <w:rsid w:val="00F96707"/>
    <w:rsid w:val="00F96F22"/>
    <w:rsid w:val="00F97B25"/>
    <w:rsid w:val="00FA07E1"/>
    <w:rsid w:val="00FA14CF"/>
    <w:rsid w:val="00FA1E99"/>
    <w:rsid w:val="00FA246D"/>
    <w:rsid w:val="00FA39A1"/>
    <w:rsid w:val="00FA3F78"/>
    <w:rsid w:val="00FA4E26"/>
    <w:rsid w:val="00FA72E6"/>
    <w:rsid w:val="00FB0BF9"/>
    <w:rsid w:val="00FB343D"/>
    <w:rsid w:val="00FB42DC"/>
    <w:rsid w:val="00FB4387"/>
    <w:rsid w:val="00FB4F81"/>
    <w:rsid w:val="00FB57AE"/>
    <w:rsid w:val="00FB66F3"/>
    <w:rsid w:val="00FB786A"/>
    <w:rsid w:val="00FC004B"/>
    <w:rsid w:val="00FC0585"/>
    <w:rsid w:val="00FC08C1"/>
    <w:rsid w:val="00FC3597"/>
    <w:rsid w:val="00FC5244"/>
    <w:rsid w:val="00FC65D3"/>
    <w:rsid w:val="00FC689C"/>
    <w:rsid w:val="00FD0929"/>
    <w:rsid w:val="00FD0BD0"/>
    <w:rsid w:val="00FD0F9C"/>
    <w:rsid w:val="00FD1CAF"/>
    <w:rsid w:val="00FD2D5B"/>
    <w:rsid w:val="00FD4652"/>
    <w:rsid w:val="00FD5181"/>
    <w:rsid w:val="00FD51B9"/>
    <w:rsid w:val="00FD6183"/>
    <w:rsid w:val="00FD6391"/>
    <w:rsid w:val="00FD6A24"/>
    <w:rsid w:val="00FD6BA8"/>
    <w:rsid w:val="00FD71EC"/>
    <w:rsid w:val="00FD752F"/>
    <w:rsid w:val="00FE01C9"/>
    <w:rsid w:val="00FE19BB"/>
    <w:rsid w:val="00FE1CB0"/>
    <w:rsid w:val="00FE2749"/>
    <w:rsid w:val="00FE368F"/>
    <w:rsid w:val="00FE36A4"/>
    <w:rsid w:val="00FE3971"/>
    <w:rsid w:val="00FE40C6"/>
    <w:rsid w:val="00FE4BD5"/>
    <w:rsid w:val="00FF0363"/>
    <w:rsid w:val="00FF0651"/>
    <w:rsid w:val="00FF0A87"/>
    <w:rsid w:val="00FF1722"/>
    <w:rsid w:val="00FF1ED2"/>
    <w:rsid w:val="00FF2E52"/>
    <w:rsid w:val="00FF39D4"/>
    <w:rsid w:val="00FF54A3"/>
    <w:rsid w:val="00FF5C43"/>
    <w:rsid w:val="00FF6378"/>
    <w:rsid w:val="00FF677C"/>
    <w:rsid w:val="00FF6A7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9" Type="http://schemas.microsoft.com/office/2007/relationships/hdphoto" Target="media/hdphoto3.wdp"/><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29.png"/><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8.png"/><Relationship Id="rId46"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8.png"/><Relationship Id="rId20" Type="http://schemas.microsoft.com/office/2007/relationships/hdphoto" Target="media/hdphoto1.wdp"/><Relationship Id="rId29" Type="http://schemas.openxmlformats.org/officeDocument/2006/relationships/image" Target="media/image20.png"/><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microsoft.com/office/2007/relationships/hdphoto" Target="media/hdphoto2.wdp"/><Relationship Id="rId40" Type="http://schemas.openxmlformats.org/officeDocument/2006/relationships/comments" Target="comments.xm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0.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163A"/>
    <w:rsid w:val="0067510D"/>
    <w:rsid w:val="009B163A"/>
    <w:rsid w:val="00B607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074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5342F9-1F5E-4E3C-ADEE-945E9D649A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167</TotalTime>
  <Pages>104</Pages>
  <Words>26140</Words>
  <Characters>149001</Characters>
  <Application>Microsoft Office Word</Application>
  <DocSecurity>0</DocSecurity>
  <Lines>1241</Lines>
  <Paragraphs>3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152</cp:revision>
  <cp:lastPrinted>2016-08-22T17:18:00Z</cp:lastPrinted>
  <dcterms:created xsi:type="dcterms:W3CDTF">2016-08-23T07:24:00Z</dcterms:created>
  <dcterms:modified xsi:type="dcterms:W3CDTF">2016-09-16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1"&gt;&lt;session id="4CN0KhLO"/&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